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03689847"/>
      <w:r>
        <w:t>Economic instrument</w:t>
      </w:r>
      <w:r w:rsidR="00D70048">
        <w:t>s for supplying agrobiodiversity</w:t>
      </w:r>
      <w:r>
        <w:t xml:space="preserve"> conservation</w:t>
      </w:r>
      <w:bookmarkEnd w:id="0"/>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6F3C42" w:rsidRDefault="006F3C42" w:rsidP="006C5284"/>
    <w:p w:rsidR="00D8035D" w:rsidRDefault="00D8035D" w:rsidP="006C5284"/>
    <w:p w:rsidR="000C04A0" w:rsidRDefault="000C04A0" w:rsidP="006C5284"/>
    <w:p w:rsidR="000C04A0" w:rsidRDefault="000C04A0" w:rsidP="006C5284"/>
    <w:p w:rsidR="000C04A0" w:rsidRDefault="000C04A0" w:rsidP="006C5284"/>
    <w:p w:rsidR="005301AE" w:rsidRDefault="005301AE" w:rsidP="006C5284"/>
    <w:p w:rsidR="005D1CB8" w:rsidRDefault="005D1CB8"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0C04A0">
      <w:pPr>
        <w:pStyle w:val="ListParagraph"/>
        <w:numPr>
          <w:ilvl w:val="0"/>
          <w:numId w:val="33"/>
        </w:numPr>
      </w:pPr>
      <w:r>
        <w:t>This thesis was composed by myself</w:t>
      </w:r>
    </w:p>
    <w:p w:rsidR="000C04A0" w:rsidRDefault="000C04A0" w:rsidP="000C04A0">
      <w:pPr>
        <w:pStyle w:val="ListParagraph"/>
        <w:numPr>
          <w:ilvl w:val="0"/>
          <w:numId w:val="33"/>
        </w:numPr>
      </w:pPr>
      <w:r>
        <w:t>The work contained herein is my own, except where clearly stated</w:t>
      </w:r>
    </w:p>
    <w:p w:rsidR="000C04A0" w:rsidRDefault="000C04A0" w:rsidP="000C04A0">
      <w:pPr>
        <w:pStyle w:val="ListParagraph"/>
        <w:numPr>
          <w:ilvl w:val="0"/>
          <w:numId w:val="33"/>
        </w:numPr>
      </w:pPr>
      <w:r>
        <w:t>The work has not been submitted for any other degree or professional qualification</w:t>
      </w:r>
    </w:p>
    <w:p w:rsidR="000C04A0" w:rsidRDefault="000C04A0" w:rsidP="000C04A0">
      <w:pPr>
        <w:pStyle w:val="ListParagraph"/>
        <w:numPr>
          <w:ilvl w:val="0"/>
          <w:numId w:val="33"/>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044CE6" w:rsidRDefault="00044CE6" w:rsidP="00570881">
      <w:pPr>
        <w:pStyle w:val="ChapterTitle"/>
        <w:jc w:val="left"/>
      </w:pPr>
      <w:r>
        <w:t xml:space="preserve">Abstract </w:t>
      </w:r>
    </w:p>
    <w:p w:rsidR="00B3649E" w:rsidRDefault="00B3649E" w:rsidP="00B3649E">
      <w:pPr>
        <w:rPr>
          <w:lang w:eastAsia="en-GB"/>
        </w:rPr>
      </w:pPr>
    </w:p>
    <w:p w:rsidR="00A27B97"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UK and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the exploration of incentive tools in the context of PGR and FAnGR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could result in pro-conservation outcomes. Our findings suggest optimising subsidy support relies on three key factors. First, institutional and incentive support offered to farmers for conservation should reflect local circumstances</w:t>
      </w:r>
      <w:r w:rsidR="00A27B97">
        <w:rPr>
          <w:lang w:eastAsia="en-GB"/>
        </w:rPr>
        <w:t>, including addressing barriers-to-entry in conservation schemes</w:t>
      </w:r>
      <w:r w:rsidRPr="00380E94">
        <w:rPr>
          <w:lang w:eastAsia="en-GB"/>
        </w:rPr>
        <w:t xml:space="preserve">. 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FAnGR and PGR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 and ultimately balance the use and non-use values of diversity that </w:t>
      </w:r>
      <w:r w:rsidR="00CF6D5D">
        <w:rPr>
          <w:lang w:eastAsia="en-GB"/>
        </w:rPr>
        <w:t>are supplied through</w:t>
      </w:r>
      <w:r w:rsidR="00A27B97">
        <w:rPr>
          <w:lang w:eastAsia="en-GB"/>
        </w:rPr>
        <w:t xml:space="preserve"> the total economic value </w:t>
      </w:r>
      <w:r w:rsidR="00CF6D5D">
        <w:rPr>
          <w:lang w:eastAsia="en-GB"/>
        </w:rPr>
        <w:t xml:space="preserve">framework. </w:t>
      </w:r>
      <w:r w:rsidR="00A27B97">
        <w:rPr>
          <w:lang w:eastAsia="en-GB"/>
        </w:rPr>
        <w:t xml:space="preserve">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in the context of farm diversity requires further deliberation.</w:t>
      </w:r>
    </w:p>
    <w:p w:rsidR="00A27B97" w:rsidRDefault="00A27B97" w:rsidP="00380E94">
      <w:pPr>
        <w:rPr>
          <w:lang w:eastAsia="en-GB"/>
        </w:rPr>
      </w:pPr>
    </w:p>
    <w:p w:rsidR="00B3649E" w:rsidRPr="00B3649E" w:rsidRDefault="00B3649E" w:rsidP="00B3649E">
      <w:pPr>
        <w:rPr>
          <w:lang w:eastAsia="en-GB"/>
        </w:rPr>
      </w:pPr>
    </w:p>
    <w:p w:rsidR="00044CE6" w:rsidRDefault="00044CE6" w:rsidP="00044CE6">
      <w:pPr>
        <w:pStyle w:val="Firstparagraph"/>
      </w:pPr>
    </w:p>
    <w:p w:rsidR="00044CE6" w:rsidRDefault="00044CE6" w:rsidP="00044CE6"/>
    <w:p w:rsidR="00540E10" w:rsidRDefault="00540E10" w:rsidP="00044CE6"/>
    <w:p w:rsidR="00540E10" w:rsidRDefault="00540E10" w:rsidP="00570881">
      <w:pPr>
        <w:pStyle w:val="ChapterTitle"/>
        <w:jc w:val="left"/>
      </w:pPr>
      <w:r>
        <w:t xml:space="preserve">Graphical abstract </w:t>
      </w:r>
    </w:p>
    <w:p w:rsidR="00540E10" w:rsidRDefault="00540E10" w:rsidP="00044CE6"/>
    <w:p w:rsidR="00540E10" w:rsidRDefault="00FE2457" w:rsidP="00044CE6">
      <w:r>
        <w:t xml:space="preserve">This should resemble the main finding from the thesis graphically.  That is, incentives are needed to intervene to supply agrobiodiveristy optimally – i.e. the right locations, the right breeds / varieties / the right farmers / the right price. </w:t>
      </w:r>
      <w:r w:rsidR="00F865ED">
        <w:t xml:space="preserve">This requires targeting. </w:t>
      </w:r>
    </w:p>
    <w:p w:rsidR="00540E10" w:rsidRDefault="00540E10" w:rsidP="00044CE6"/>
    <w:p w:rsidR="00676240" w:rsidRPr="00676240" w:rsidRDefault="00676240" w:rsidP="00044CE6">
      <w:pPr>
        <w:rPr>
          <w:u w:val="single"/>
        </w:rPr>
      </w:pPr>
      <w:r w:rsidRPr="00676240">
        <w:rPr>
          <w:u w:val="single"/>
        </w:rPr>
        <w:t>Good example figure here:</w:t>
      </w:r>
    </w:p>
    <w:p w:rsidR="00676240" w:rsidRDefault="00676240" w:rsidP="00044CE6">
      <w:pPr>
        <w:rPr>
          <w:rFonts w:ascii="Calibri" w:hAnsi="Calibri"/>
          <w:noProof/>
        </w:rPr>
      </w:pPr>
      <w:r w:rsidRPr="002729DA">
        <w:rPr>
          <w:rFonts w:ascii="Calibri" w:hAnsi="Calibri"/>
          <w:noProof/>
        </w:rPr>
        <w:t>Esquinas-Alcázar, J., 2005. Protecting crop genetic diversity for food security: political, ethical and technical challenges. Nat. Rev. Genet. 6, 946–953.</w:t>
      </w:r>
    </w:p>
    <w:p w:rsidR="00042CB6" w:rsidRDefault="00042CB6" w:rsidP="00044CE6">
      <w:pPr>
        <w:rPr>
          <w:rFonts w:ascii="Calibri" w:hAnsi="Calibri"/>
          <w:noProof/>
        </w:rPr>
      </w:pPr>
    </w:p>
    <w:p w:rsidR="00042CB6" w:rsidRDefault="00042CB6" w:rsidP="00044CE6">
      <w:pPr>
        <w:rPr>
          <w:rFonts w:ascii="Calibri" w:hAnsi="Calibri"/>
          <w:noProof/>
        </w:rPr>
      </w:pPr>
      <w:r>
        <w:rPr>
          <w:rFonts w:ascii="Calibri" w:hAnsi="Calibri"/>
          <w:noProof/>
        </w:rPr>
        <w:t>SCHMETIC REPRESENTATION OF OF THE MAIN AGENT PROCESSES AND INTERACTIONS WITHIN THE BREEDING SECTOR???</w:t>
      </w:r>
    </w:p>
    <w:p w:rsidR="0071251E" w:rsidRDefault="0071251E" w:rsidP="00044CE6">
      <w:pPr>
        <w:rPr>
          <w:rFonts w:ascii="Calibri" w:hAnsi="Calibri"/>
          <w:noProof/>
        </w:rPr>
      </w:pPr>
    </w:p>
    <w:p w:rsidR="0071251E" w:rsidRDefault="0071251E" w:rsidP="00044CE6">
      <w:r>
        <w:rPr>
          <w:noProof/>
          <w:lang w:eastAsia="en-GB"/>
        </w:rPr>
        <w:drawing>
          <wp:inline distT="0" distB="0" distL="0" distR="0" wp14:anchorId="536FBE7F" wp14:editId="45C9100A">
            <wp:extent cx="5155042" cy="2686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9864" t="20130" r="55430" b="15584"/>
                    <a:stretch/>
                  </pic:blipFill>
                  <pic:spPr bwMode="auto">
                    <a:xfrm>
                      <a:off x="0" y="0"/>
                      <a:ext cx="5165970" cy="2691744"/>
                    </a:xfrm>
                    <a:prstGeom prst="rect">
                      <a:avLst/>
                    </a:prstGeom>
                    <a:ln>
                      <a:noFill/>
                    </a:ln>
                    <a:extLst>
                      <a:ext uri="{53640926-AAD7-44D8-BBD7-CCE9431645EC}">
                        <a14:shadowObscured xmlns:a14="http://schemas.microsoft.com/office/drawing/2010/main"/>
                      </a:ext>
                    </a:extLst>
                  </pic:spPr>
                </pic:pic>
              </a:graphicData>
            </a:graphic>
          </wp:inline>
        </w:drawing>
      </w:r>
    </w:p>
    <w:p w:rsidR="00540E10" w:rsidRDefault="00540E10" w:rsidP="00044CE6"/>
    <w:p w:rsidR="00940350" w:rsidRDefault="00940350" w:rsidP="00044CE6">
      <w:commentRangeStart w:id="1"/>
      <w:r>
        <w:rPr>
          <w:noProof/>
          <w:lang w:eastAsia="en-GB"/>
        </w:rPr>
        <w:drawing>
          <wp:inline distT="0" distB="0" distL="0" distR="0" wp14:anchorId="32224F1C" wp14:editId="6941C17B">
            <wp:extent cx="2476500" cy="1438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8657" t="19805" r="23887" b="31169"/>
                    <a:stretch/>
                  </pic:blipFill>
                  <pic:spPr bwMode="auto">
                    <a:xfrm>
                      <a:off x="0" y="0"/>
                      <a:ext cx="2477098" cy="1438622"/>
                    </a:xfrm>
                    <a:prstGeom prst="rect">
                      <a:avLst/>
                    </a:prstGeom>
                    <a:ln>
                      <a:noFill/>
                    </a:ln>
                    <a:extLst>
                      <a:ext uri="{53640926-AAD7-44D8-BBD7-CCE9431645EC}">
                        <a14:shadowObscured xmlns:a14="http://schemas.microsoft.com/office/drawing/2010/main"/>
                      </a:ext>
                    </a:extLst>
                  </pic:spPr>
                </pic:pic>
              </a:graphicData>
            </a:graphic>
          </wp:inline>
        </w:drawing>
      </w:r>
      <w:commentRangeEnd w:id="1"/>
      <w:r>
        <w:rPr>
          <w:rStyle w:val="CommentReference"/>
        </w:rPr>
        <w:commentReference w:id="1"/>
      </w:r>
    </w:p>
    <w:p w:rsidR="00940350" w:rsidRPr="006F3C42" w:rsidRDefault="00940350" w:rsidP="00044CE6"/>
    <w:p w:rsidR="00044CE6" w:rsidRDefault="00044CE6" w:rsidP="00570881">
      <w:pPr>
        <w:pStyle w:val="ChapterTitle"/>
        <w:jc w:val="left"/>
      </w:pPr>
      <w:r>
        <w:t xml:space="preserve">Lay summary </w:t>
      </w:r>
    </w:p>
    <w:p w:rsidR="00044CE6" w:rsidRDefault="00044CE6" w:rsidP="00044CE6">
      <w:pPr>
        <w:pStyle w:val="Firstparagraph"/>
      </w:pPr>
    </w:p>
    <w:p w:rsidR="00C70393" w:rsidRDefault="00C70393" w:rsidP="000C04A0"/>
    <w:p w:rsidR="00044CE6" w:rsidRDefault="00044CE6" w:rsidP="000C04A0"/>
    <w:p w:rsidR="00D60E4E" w:rsidRDefault="00D60E4E" w:rsidP="00D60E4E"/>
    <w:p w:rsidR="00044CE6" w:rsidRPr="00044CE6" w:rsidRDefault="00044CE6" w:rsidP="00044CE6">
      <w:pPr>
        <w:pStyle w:val="Firstparagraph"/>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SRUC) and Professor Geoff </w:t>
      </w:r>
      <w:proofErr w:type="spellStart"/>
      <w:r>
        <w:t>Simm</w:t>
      </w:r>
      <w:proofErr w:type="spellEnd"/>
      <w:r>
        <w:t xml:space="preserve"> (University of </w:t>
      </w:r>
      <w:r w:rsidR="00D60E4E">
        <w:t>Edinburgh</w:t>
      </w:r>
      <w:r>
        <w:t xml:space="preserve">) for all their guidance and support.  </w:t>
      </w:r>
    </w:p>
    <w:p w:rsidR="00C70393" w:rsidRDefault="00C70393" w:rsidP="00C02C96"/>
    <w:p w:rsidR="00C70393" w:rsidRDefault="00C70393" w:rsidP="00C02C96">
      <w:r>
        <w:t>Thanks also goes too Adam Drucker (</w:t>
      </w:r>
      <w:proofErr w:type="spellStart"/>
      <w:r>
        <w:t>Bioversity</w:t>
      </w:r>
      <w:proofErr w:type="spellEnd"/>
      <w:r>
        <w:t xml:space="preserve"> International), Alistair </w:t>
      </w:r>
      <w:proofErr w:type="spellStart"/>
      <w:r>
        <w:t>McVitt</w:t>
      </w:r>
      <w:r w:rsidR="00FD55D4">
        <w:t>i</w:t>
      </w:r>
      <w:r>
        <w:t>e</w:t>
      </w:r>
      <w:proofErr w:type="spellEnd"/>
      <w:r>
        <w:t xml:space="preserve"> (SRUC), </w:t>
      </w:r>
      <w:proofErr w:type="spellStart"/>
      <w:r>
        <w:t>Bouda</w:t>
      </w:r>
      <w:proofErr w:type="spellEnd"/>
      <w:r>
        <w:t xml:space="preserve"> Ahmadi (SRUC), </w:t>
      </w:r>
      <w:proofErr w:type="spellStart"/>
      <w:r>
        <w:t>Faical</w:t>
      </w:r>
      <w:proofErr w:type="spellEnd"/>
      <w:r>
        <w:t xml:space="preserve"> </w:t>
      </w:r>
      <w:proofErr w:type="spellStart"/>
      <w:r>
        <w:t>Ak</w:t>
      </w:r>
      <w:r w:rsidR="00FD55D4">
        <w:t>aichi</w:t>
      </w:r>
      <w:proofErr w:type="spellEnd"/>
      <w:r>
        <w:t xml:space="preserve"> (SRUC), Klaus </w:t>
      </w:r>
      <w:proofErr w:type="spellStart"/>
      <w:r>
        <w:t>Glenk</w:t>
      </w:r>
      <w:proofErr w:type="spellEnd"/>
      <w:r>
        <w:t xml:space="preserve"> (SRUC), Libby Henson (Grassroots) and Tom Beeston</w:t>
      </w:r>
      <w:r w:rsidR="00BF57C5">
        <w:t xml:space="preserve"> and Ruth Dalton</w:t>
      </w:r>
      <w:r>
        <w:t xml:space="preserve"> (Rare Breeds Survival Trust), for their continued support and assistance with fieldwork.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xml:space="preserve">.  I also acknowledge the support of the Scottish Government’s Rural and Environment Science and Analytical Services Division (RESAS) funding to SRUC.    </w:t>
      </w:r>
    </w:p>
    <w:p w:rsidR="00FD55D4" w:rsidRDefault="00FD55D4" w:rsidP="00C02C96"/>
    <w:p w:rsidR="00FD55D4" w:rsidRDefault="00FD55D4" w:rsidP="00C02C96">
      <w:r>
        <w:t xml:space="preserve">Finally, I wish to thank my family, Aaron, Hadley, Clive </w:t>
      </w:r>
      <w:r w:rsidR="00C02C96">
        <w:t xml:space="preserve">and Heather Wainwright for putting up with me.  </w:t>
      </w:r>
    </w:p>
    <w:p w:rsidR="00C70393" w:rsidRDefault="00C70393" w:rsidP="00C70393"/>
    <w:p w:rsidR="00C70393" w:rsidRDefault="00C70393" w:rsidP="00570881"/>
    <w:p w:rsidR="00C70393" w:rsidRDefault="00C70393" w:rsidP="000C04A0"/>
    <w:p w:rsidR="000C04A0" w:rsidRDefault="000C04A0" w:rsidP="000C04A0">
      <w:r>
        <w:t xml:space="preserve"> </w:t>
      </w:r>
    </w:p>
    <w:p w:rsidR="00C02C96" w:rsidRDefault="00C02C96" w:rsidP="000C04A0"/>
    <w:p w:rsidR="00620591" w:rsidRDefault="00620591" w:rsidP="000C04A0">
      <w:pPr>
        <w:sectPr w:rsidR="00620591" w:rsidSect="008559BE">
          <w:headerReference w:type="default" r:id="rId12"/>
          <w:footerReference w:type="even" r:id="rId13"/>
          <w:headerReference w:type="first" r:id="rId14"/>
          <w:footerReference w:type="first" r:id="rId15"/>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pPr>
            <w:pStyle w:val="TOCHeading"/>
            <w:rPr>
              <w:color w:val="auto"/>
            </w:rPr>
          </w:pPr>
          <w:r w:rsidRPr="006C5284">
            <w:rPr>
              <w:color w:val="auto"/>
            </w:rPr>
            <w:t>Table of Contents</w:t>
          </w:r>
        </w:p>
        <w:p w:rsidR="00B3649E"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03689847" w:history="1">
            <w:r w:rsidR="00B3649E" w:rsidRPr="00F477B8">
              <w:rPr>
                <w:rStyle w:val="Hyperlink"/>
                <w:noProof/>
              </w:rPr>
              <w:t>Economic instruments for supplying agrobiodiversity conservation</w:t>
            </w:r>
            <w:r w:rsidR="00B3649E">
              <w:rPr>
                <w:noProof/>
                <w:webHidden/>
              </w:rPr>
              <w:tab/>
            </w:r>
            <w:r w:rsidR="00B3649E">
              <w:rPr>
                <w:noProof/>
                <w:webHidden/>
              </w:rPr>
              <w:fldChar w:fldCharType="begin"/>
            </w:r>
            <w:r w:rsidR="00B3649E">
              <w:rPr>
                <w:noProof/>
                <w:webHidden/>
              </w:rPr>
              <w:instrText xml:space="preserve"> PAGEREF _Toc503689847 \h </w:instrText>
            </w:r>
            <w:r w:rsidR="00B3649E">
              <w:rPr>
                <w:noProof/>
                <w:webHidden/>
              </w:rPr>
            </w:r>
            <w:r w:rsidR="00B3649E">
              <w:rPr>
                <w:noProof/>
                <w:webHidden/>
              </w:rPr>
              <w:fldChar w:fldCharType="separate"/>
            </w:r>
            <w:r w:rsidR="00EE44EF">
              <w:rPr>
                <w:noProof/>
                <w:webHidden/>
              </w:rPr>
              <w:t>1</w:t>
            </w:r>
            <w:r w:rsidR="00B3649E">
              <w:rPr>
                <w:noProof/>
                <w:webHidden/>
              </w:rPr>
              <w:fldChar w:fldCharType="end"/>
            </w:r>
          </w:hyperlink>
        </w:p>
        <w:p w:rsidR="00B3649E" w:rsidRDefault="00BC36D6">
          <w:pPr>
            <w:pStyle w:val="TOC1"/>
            <w:rPr>
              <w:rFonts w:asciiTheme="minorHAnsi" w:eastAsiaTheme="minorEastAsia" w:hAnsiTheme="minorHAnsi" w:cstheme="minorBidi"/>
              <w:noProof/>
              <w:szCs w:val="22"/>
              <w:lang w:eastAsia="en-GB"/>
            </w:rPr>
          </w:pPr>
          <w:hyperlink w:anchor="_Toc503689848" w:history="1">
            <w:r w:rsidR="00B3649E" w:rsidRPr="00F477B8">
              <w:rPr>
                <w:rStyle w:val="Hyperlink"/>
                <w:noProof/>
              </w:rPr>
              <w:t>List of abbreviations</w:t>
            </w:r>
            <w:r w:rsidR="00B3649E">
              <w:rPr>
                <w:noProof/>
                <w:webHidden/>
              </w:rPr>
              <w:tab/>
            </w:r>
            <w:r w:rsidR="00B3649E">
              <w:rPr>
                <w:noProof/>
                <w:webHidden/>
              </w:rPr>
              <w:fldChar w:fldCharType="begin"/>
            </w:r>
            <w:r w:rsidR="00B3649E">
              <w:rPr>
                <w:noProof/>
                <w:webHidden/>
              </w:rPr>
              <w:instrText xml:space="preserve"> PAGEREF _Toc503689848 \h </w:instrText>
            </w:r>
            <w:r w:rsidR="00B3649E">
              <w:rPr>
                <w:noProof/>
                <w:webHidden/>
              </w:rPr>
            </w:r>
            <w:r w:rsidR="00B3649E">
              <w:rPr>
                <w:noProof/>
                <w:webHidden/>
              </w:rPr>
              <w:fldChar w:fldCharType="separate"/>
            </w:r>
            <w:r w:rsidR="00EE44EF">
              <w:rPr>
                <w:noProof/>
                <w:webHidden/>
              </w:rPr>
              <w:t>1</w:t>
            </w:r>
            <w:r w:rsidR="00B3649E">
              <w:rPr>
                <w:noProof/>
                <w:webHidden/>
              </w:rPr>
              <w:fldChar w:fldCharType="end"/>
            </w:r>
          </w:hyperlink>
        </w:p>
        <w:p w:rsidR="00B3649E" w:rsidRDefault="00BC36D6">
          <w:pPr>
            <w:pStyle w:val="TOC1"/>
            <w:rPr>
              <w:rFonts w:asciiTheme="minorHAnsi" w:eastAsiaTheme="minorEastAsia" w:hAnsiTheme="minorHAnsi" w:cstheme="minorBidi"/>
              <w:noProof/>
              <w:szCs w:val="22"/>
              <w:lang w:eastAsia="en-GB"/>
            </w:rPr>
          </w:pPr>
          <w:hyperlink w:anchor="_Toc503689849" w:history="1">
            <w:r w:rsidR="00B3649E" w:rsidRPr="00F477B8">
              <w:rPr>
                <w:rStyle w:val="Hyperlink"/>
                <w:noProof/>
              </w:rPr>
              <w:t>Author’s contribution to the field</w:t>
            </w:r>
            <w:r w:rsidR="00B3649E">
              <w:rPr>
                <w:noProof/>
                <w:webHidden/>
              </w:rPr>
              <w:tab/>
            </w:r>
            <w:r w:rsidR="00B3649E">
              <w:rPr>
                <w:noProof/>
                <w:webHidden/>
              </w:rPr>
              <w:fldChar w:fldCharType="begin"/>
            </w:r>
            <w:r w:rsidR="00B3649E">
              <w:rPr>
                <w:noProof/>
                <w:webHidden/>
              </w:rPr>
              <w:instrText xml:space="preserve"> PAGEREF _Toc503689849 \h </w:instrText>
            </w:r>
            <w:r w:rsidR="00B3649E">
              <w:rPr>
                <w:noProof/>
                <w:webHidden/>
              </w:rPr>
            </w:r>
            <w:r w:rsidR="00B3649E">
              <w:rPr>
                <w:noProof/>
                <w:webHidden/>
              </w:rPr>
              <w:fldChar w:fldCharType="separate"/>
            </w:r>
            <w:r w:rsidR="00EE44EF">
              <w:rPr>
                <w:noProof/>
                <w:webHidden/>
              </w:rPr>
              <w:t>1</w:t>
            </w:r>
            <w:r w:rsidR="00B3649E">
              <w:rPr>
                <w:noProof/>
                <w:webHidden/>
              </w:rPr>
              <w:fldChar w:fldCharType="end"/>
            </w:r>
          </w:hyperlink>
        </w:p>
        <w:p w:rsidR="00B3649E" w:rsidRDefault="00BC36D6">
          <w:pPr>
            <w:pStyle w:val="TOC1"/>
            <w:rPr>
              <w:rFonts w:asciiTheme="minorHAnsi" w:eastAsiaTheme="minorEastAsia" w:hAnsiTheme="minorHAnsi" w:cstheme="minorBidi"/>
              <w:noProof/>
              <w:szCs w:val="22"/>
              <w:lang w:eastAsia="en-GB"/>
            </w:rPr>
          </w:pPr>
          <w:hyperlink w:anchor="_Toc503689850" w:history="1">
            <w:r w:rsidR="00B3649E" w:rsidRPr="00F477B8">
              <w:rPr>
                <w:rStyle w:val="Hyperlink"/>
                <w:noProof/>
              </w:rPr>
              <w:t xml:space="preserve"> Introduction</w:t>
            </w:r>
            <w:r w:rsidR="00B3649E">
              <w:rPr>
                <w:noProof/>
                <w:webHidden/>
              </w:rPr>
              <w:tab/>
            </w:r>
            <w:r w:rsidR="00B3649E">
              <w:rPr>
                <w:noProof/>
                <w:webHidden/>
              </w:rPr>
              <w:fldChar w:fldCharType="begin"/>
            </w:r>
            <w:r w:rsidR="00B3649E">
              <w:rPr>
                <w:noProof/>
                <w:webHidden/>
              </w:rPr>
              <w:instrText xml:space="preserve"> PAGEREF _Toc503689850 \h </w:instrText>
            </w:r>
            <w:r w:rsidR="00B3649E">
              <w:rPr>
                <w:noProof/>
                <w:webHidden/>
              </w:rPr>
            </w:r>
            <w:r w:rsidR="00B3649E">
              <w:rPr>
                <w:noProof/>
                <w:webHidden/>
              </w:rPr>
              <w:fldChar w:fldCharType="separate"/>
            </w:r>
            <w:r w:rsidR="00EE44EF">
              <w:rPr>
                <w:noProof/>
                <w:webHidden/>
              </w:rPr>
              <w:t>1</w:t>
            </w:r>
            <w:r w:rsidR="00B3649E">
              <w:rPr>
                <w:noProof/>
                <w:webHidden/>
              </w:rPr>
              <w:fldChar w:fldCharType="end"/>
            </w:r>
          </w:hyperlink>
        </w:p>
        <w:p w:rsidR="00B3649E" w:rsidRDefault="00BC36D6">
          <w:pPr>
            <w:pStyle w:val="TOC2"/>
            <w:tabs>
              <w:tab w:val="left" w:pos="1100"/>
              <w:tab w:val="right" w:leader="dot" w:pos="8210"/>
            </w:tabs>
            <w:rPr>
              <w:rFonts w:asciiTheme="minorHAnsi" w:eastAsiaTheme="minorEastAsia" w:hAnsiTheme="minorHAnsi" w:cstheme="minorBidi"/>
              <w:noProof/>
              <w:szCs w:val="22"/>
              <w:lang w:eastAsia="en-GB"/>
            </w:rPr>
          </w:pPr>
          <w:hyperlink w:anchor="_Toc503689851" w:history="1">
            <w:r w:rsidR="00B3649E" w:rsidRPr="00F477B8">
              <w:rPr>
                <w:rStyle w:val="Hyperlink"/>
                <w:noProof/>
              </w:rPr>
              <w:t>1.1</w:t>
            </w:r>
            <w:r w:rsidR="00B3649E">
              <w:rPr>
                <w:rFonts w:asciiTheme="minorHAnsi" w:eastAsiaTheme="minorEastAsia" w:hAnsiTheme="minorHAnsi" w:cstheme="minorBidi"/>
                <w:noProof/>
                <w:szCs w:val="22"/>
                <w:lang w:eastAsia="en-GB"/>
              </w:rPr>
              <w:tab/>
            </w:r>
            <w:r w:rsidR="00B3649E" w:rsidRPr="00F477B8">
              <w:rPr>
                <w:rStyle w:val="Hyperlink"/>
                <w:noProof/>
              </w:rPr>
              <w:t>Global livestock production</w:t>
            </w:r>
            <w:r w:rsidR="00B3649E">
              <w:rPr>
                <w:noProof/>
                <w:webHidden/>
              </w:rPr>
              <w:tab/>
            </w:r>
            <w:r w:rsidR="00B3649E">
              <w:rPr>
                <w:noProof/>
                <w:webHidden/>
              </w:rPr>
              <w:fldChar w:fldCharType="begin"/>
            </w:r>
            <w:r w:rsidR="00B3649E">
              <w:rPr>
                <w:noProof/>
                <w:webHidden/>
              </w:rPr>
              <w:instrText xml:space="preserve"> PAGEREF _Toc503689851 \h </w:instrText>
            </w:r>
            <w:r w:rsidR="00B3649E">
              <w:rPr>
                <w:noProof/>
                <w:webHidden/>
              </w:rPr>
            </w:r>
            <w:r w:rsidR="00B3649E">
              <w:rPr>
                <w:noProof/>
                <w:webHidden/>
              </w:rPr>
              <w:fldChar w:fldCharType="separate"/>
            </w:r>
            <w:r w:rsidR="00EE44EF">
              <w:rPr>
                <w:noProof/>
                <w:webHidden/>
              </w:rPr>
              <w:t>1</w:t>
            </w:r>
            <w:r w:rsidR="00B3649E">
              <w:rPr>
                <w:noProof/>
                <w:webHidden/>
              </w:rPr>
              <w:fldChar w:fldCharType="end"/>
            </w:r>
          </w:hyperlink>
        </w:p>
        <w:p w:rsidR="00B3649E" w:rsidRDefault="00BC36D6">
          <w:pPr>
            <w:pStyle w:val="TOC2"/>
            <w:tabs>
              <w:tab w:val="left" w:pos="1100"/>
              <w:tab w:val="right" w:leader="dot" w:pos="8210"/>
            </w:tabs>
            <w:rPr>
              <w:rFonts w:asciiTheme="minorHAnsi" w:eastAsiaTheme="minorEastAsia" w:hAnsiTheme="minorHAnsi" w:cstheme="minorBidi"/>
              <w:noProof/>
              <w:szCs w:val="22"/>
              <w:lang w:eastAsia="en-GB"/>
            </w:rPr>
          </w:pPr>
          <w:hyperlink w:anchor="_Toc503689852" w:history="1">
            <w:r w:rsidR="00B3649E" w:rsidRPr="00F477B8">
              <w:rPr>
                <w:rStyle w:val="Hyperlink"/>
                <w:noProof/>
              </w:rPr>
              <w:t>1.2</w:t>
            </w:r>
            <w:r w:rsidR="00B3649E">
              <w:rPr>
                <w:rFonts w:asciiTheme="minorHAnsi" w:eastAsiaTheme="minorEastAsia" w:hAnsiTheme="minorHAnsi" w:cstheme="minorBidi"/>
                <w:noProof/>
                <w:szCs w:val="22"/>
                <w:lang w:eastAsia="en-GB"/>
              </w:rPr>
              <w:tab/>
            </w:r>
            <w:r w:rsidR="00B3649E" w:rsidRPr="00F477B8">
              <w:rPr>
                <w:rStyle w:val="Hyperlink"/>
                <w:noProof/>
              </w:rPr>
              <w:t>What are Farm Animal Genetic Resources (FAnGR)</w:t>
            </w:r>
            <w:r w:rsidR="00B3649E">
              <w:rPr>
                <w:noProof/>
                <w:webHidden/>
              </w:rPr>
              <w:tab/>
            </w:r>
            <w:r w:rsidR="00B3649E">
              <w:rPr>
                <w:noProof/>
                <w:webHidden/>
              </w:rPr>
              <w:fldChar w:fldCharType="begin"/>
            </w:r>
            <w:r w:rsidR="00B3649E">
              <w:rPr>
                <w:noProof/>
                <w:webHidden/>
              </w:rPr>
              <w:instrText xml:space="preserve"> PAGEREF _Toc503689852 \h </w:instrText>
            </w:r>
            <w:r w:rsidR="00B3649E">
              <w:rPr>
                <w:noProof/>
                <w:webHidden/>
              </w:rPr>
            </w:r>
            <w:r w:rsidR="00B3649E">
              <w:rPr>
                <w:noProof/>
                <w:webHidden/>
              </w:rPr>
              <w:fldChar w:fldCharType="separate"/>
            </w:r>
            <w:r w:rsidR="00EE44EF">
              <w:rPr>
                <w:noProof/>
                <w:webHidden/>
              </w:rPr>
              <w:t>4</w:t>
            </w:r>
            <w:r w:rsidR="00B3649E">
              <w:rPr>
                <w:noProof/>
                <w:webHidden/>
              </w:rPr>
              <w:fldChar w:fldCharType="end"/>
            </w:r>
          </w:hyperlink>
        </w:p>
        <w:p w:rsidR="00B3649E" w:rsidRDefault="00BC36D6">
          <w:pPr>
            <w:pStyle w:val="TOC2"/>
            <w:tabs>
              <w:tab w:val="left" w:pos="1100"/>
              <w:tab w:val="right" w:leader="dot" w:pos="8210"/>
            </w:tabs>
            <w:rPr>
              <w:rFonts w:asciiTheme="minorHAnsi" w:eastAsiaTheme="minorEastAsia" w:hAnsiTheme="minorHAnsi" w:cstheme="minorBidi"/>
              <w:noProof/>
              <w:szCs w:val="22"/>
              <w:lang w:eastAsia="en-GB"/>
            </w:rPr>
          </w:pPr>
          <w:hyperlink w:anchor="_Toc503689853" w:history="1">
            <w:r w:rsidR="00B3649E" w:rsidRPr="00F477B8">
              <w:rPr>
                <w:rStyle w:val="Hyperlink"/>
                <w:noProof/>
              </w:rPr>
              <w:t>1.3</w:t>
            </w:r>
            <w:r w:rsidR="00B3649E">
              <w:rPr>
                <w:rFonts w:asciiTheme="minorHAnsi" w:eastAsiaTheme="minorEastAsia" w:hAnsiTheme="minorHAnsi" w:cstheme="minorBidi"/>
                <w:noProof/>
                <w:szCs w:val="22"/>
                <w:lang w:eastAsia="en-GB"/>
              </w:rPr>
              <w:tab/>
            </w:r>
            <w:r w:rsidR="00B3649E" w:rsidRPr="00F477B8">
              <w:rPr>
                <w:rStyle w:val="Hyperlink"/>
                <w:noProof/>
              </w:rPr>
              <w:t>The importance of FAnGR</w:t>
            </w:r>
            <w:r w:rsidR="00B3649E">
              <w:rPr>
                <w:noProof/>
                <w:webHidden/>
              </w:rPr>
              <w:tab/>
            </w:r>
            <w:r w:rsidR="00B3649E">
              <w:rPr>
                <w:noProof/>
                <w:webHidden/>
              </w:rPr>
              <w:fldChar w:fldCharType="begin"/>
            </w:r>
            <w:r w:rsidR="00B3649E">
              <w:rPr>
                <w:noProof/>
                <w:webHidden/>
              </w:rPr>
              <w:instrText xml:space="preserve"> PAGEREF _Toc503689853 \h </w:instrText>
            </w:r>
            <w:r w:rsidR="00B3649E">
              <w:rPr>
                <w:noProof/>
                <w:webHidden/>
              </w:rPr>
            </w:r>
            <w:r w:rsidR="00B3649E">
              <w:rPr>
                <w:noProof/>
                <w:webHidden/>
              </w:rPr>
              <w:fldChar w:fldCharType="separate"/>
            </w:r>
            <w:r w:rsidR="00EE44EF">
              <w:rPr>
                <w:b/>
                <w:bCs/>
                <w:noProof/>
                <w:webHidden/>
                <w:lang w:val="en-US"/>
              </w:rPr>
              <w:t>Error! Bookmark not defined.</w:t>
            </w:r>
            <w:r w:rsidR="00B3649E">
              <w:rPr>
                <w:noProof/>
                <w:webHidden/>
              </w:rPr>
              <w:fldChar w:fldCharType="end"/>
            </w:r>
          </w:hyperlink>
        </w:p>
        <w:p w:rsidR="00B3649E" w:rsidRDefault="00BC36D6">
          <w:pPr>
            <w:pStyle w:val="TOC2"/>
            <w:tabs>
              <w:tab w:val="left" w:pos="1100"/>
              <w:tab w:val="right" w:leader="dot" w:pos="8210"/>
            </w:tabs>
            <w:rPr>
              <w:rFonts w:asciiTheme="minorHAnsi" w:eastAsiaTheme="minorEastAsia" w:hAnsiTheme="minorHAnsi" w:cstheme="minorBidi"/>
              <w:noProof/>
              <w:szCs w:val="22"/>
              <w:lang w:eastAsia="en-GB"/>
            </w:rPr>
          </w:pPr>
          <w:hyperlink w:anchor="_Toc503689854" w:history="1">
            <w:r w:rsidR="00B3649E" w:rsidRPr="00F477B8">
              <w:rPr>
                <w:rStyle w:val="Hyperlink"/>
                <w:noProof/>
              </w:rPr>
              <w:t>1.4</w:t>
            </w:r>
            <w:r w:rsidR="00B3649E">
              <w:rPr>
                <w:rFonts w:asciiTheme="minorHAnsi" w:eastAsiaTheme="minorEastAsia" w:hAnsiTheme="minorHAnsi" w:cstheme="minorBidi"/>
                <w:noProof/>
                <w:szCs w:val="22"/>
                <w:lang w:eastAsia="en-GB"/>
              </w:rPr>
              <w:tab/>
            </w:r>
            <w:r w:rsidR="00B3649E" w:rsidRPr="00F477B8">
              <w:rPr>
                <w:rStyle w:val="Hyperlink"/>
                <w:noProof/>
              </w:rPr>
              <w:t>The state of FAnGR globally</w:t>
            </w:r>
            <w:r w:rsidR="00B3649E">
              <w:rPr>
                <w:noProof/>
                <w:webHidden/>
              </w:rPr>
              <w:tab/>
            </w:r>
            <w:r w:rsidR="00B3649E">
              <w:rPr>
                <w:noProof/>
                <w:webHidden/>
              </w:rPr>
              <w:fldChar w:fldCharType="begin"/>
            </w:r>
            <w:r w:rsidR="00B3649E">
              <w:rPr>
                <w:noProof/>
                <w:webHidden/>
              </w:rPr>
              <w:instrText xml:space="preserve"> PAGEREF _Toc503689854 \h </w:instrText>
            </w:r>
            <w:r w:rsidR="00B3649E">
              <w:rPr>
                <w:noProof/>
                <w:webHidden/>
              </w:rPr>
            </w:r>
            <w:r w:rsidR="00B3649E">
              <w:rPr>
                <w:noProof/>
                <w:webHidden/>
              </w:rPr>
              <w:fldChar w:fldCharType="separate"/>
            </w:r>
            <w:r w:rsidR="00EE44EF">
              <w:rPr>
                <w:noProof/>
                <w:webHidden/>
              </w:rPr>
              <w:t>5</w:t>
            </w:r>
            <w:r w:rsidR="00B3649E">
              <w:rPr>
                <w:noProof/>
                <w:webHidden/>
              </w:rPr>
              <w:fldChar w:fldCharType="end"/>
            </w:r>
          </w:hyperlink>
        </w:p>
        <w:p w:rsidR="00B3649E" w:rsidRDefault="00BC36D6">
          <w:pPr>
            <w:pStyle w:val="TOC2"/>
            <w:tabs>
              <w:tab w:val="left" w:pos="1100"/>
              <w:tab w:val="right" w:leader="dot" w:pos="8210"/>
            </w:tabs>
            <w:rPr>
              <w:rFonts w:asciiTheme="minorHAnsi" w:eastAsiaTheme="minorEastAsia" w:hAnsiTheme="minorHAnsi" w:cstheme="minorBidi"/>
              <w:noProof/>
              <w:szCs w:val="22"/>
              <w:lang w:eastAsia="en-GB"/>
            </w:rPr>
          </w:pPr>
          <w:hyperlink w:anchor="_Toc503689855" w:history="1">
            <w:r w:rsidR="00B3649E" w:rsidRPr="00F477B8">
              <w:rPr>
                <w:rStyle w:val="Hyperlink"/>
                <w:noProof/>
              </w:rPr>
              <w:t>1.5</w:t>
            </w:r>
            <w:r w:rsidR="00B3649E">
              <w:rPr>
                <w:rFonts w:asciiTheme="minorHAnsi" w:eastAsiaTheme="minorEastAsia" w:hAnsiTheme="minorHAnsi" w:cstheme="minorBidi"/>
                <w:noProof/>
                <w:szCs w:val="22"/>
                <w:lang w:eastAsia="en-GB"/>
              </w:rPr>
              <w:tab/>
            </w:r>
            <w:r w:rsidR="00B3649E" w:rsidRPr="00F477B8">
              <w:rPr>
                <w:rStyle w:val="Hyperlink"/>
                <w:noProof/>
              </w:rPr>
              <w:t>Aims and objectives</w:t>
            </w:r>
            <w:r w:rsidR="00B3649E">
              <w:rPr>
                <w:noProof/>
                <w:webHidden/>
              </w:rPr>
              <w:tab/>
            </w:r>
            <w:r w:rsidR="00B3649E">
              <w:rPr>
                <w:noProof/>
                <w:webHidden/>
              </w:rPr>
              <w:fldChar w:fldCharType="begin"/>
            </w:r>
            <w:r w:rsidR="00B3649E">
              <w:rPr>
                <w:noProof/>
                <w:webHidden/>
              </w:rPr>
              <w:instrText xml:space="preserve"> PAGEREF _Toc503689855 \h </w:instrText>
            </w:r>
            <w:r w:rsidR="00B3649E">
              <w:rPr>
                <w:noProof/>
                <w:webHidden/>
              </w:rPr>
            </w:r>
            <w:r w:rsidR="00B3649E">
              <w:rPr>
                <w:noProof/>
                <w:webHidden/>
              </w:rPr>
              <w:fldChar w:fldCharType="separate"/>
            </w:r>
            <w:r w:rsidR="00EE44EF">
              <w:rPr>
                <w:noProof/>
                <w:webHidden/>
              </w:rPr>
              <w:t>11</w:t>
            </w:r>
            <w:r w:rsidR="00B3649E">
              <w:rPr>
                <w:noProof/>
                <w:webHidden/>
              </w:rPr>
              <w:fldChar w:fldCharType="end"/>
            </w:r>
          </w:hyperlink>
        </w:p>
        <w:p w:rsidR="00B3649E" w:rsidRDefault="00BC36D6">
          <w:pPr>
            <w:pStyle w:val="TOC2"/>
            <w:tabs>
              <w:tab w:val="left" w:pos="1100"/>
              <w:tab w:val="right" w:leader="dot" w:pos="8210"/>
            </w:tabs>
            <w:rPr>
              <w:rFonts w:asciiTheme="minorHAnsi" w:eastAsiaTheme="minorEastAsia" w:hAnsiTheme="minorHAnsi" w:cstheme="minorBidi"/>
              <w:noProof/>
              <w:szCs w:val="22"/>
              <w:lang w:eastAsia="en-GB"/>
            </w:rPr>
          </w:pPr>
          <w:hyperlink w:anchor="_Toc503689856" w:history="1">
            <w:r w:rsidR="00B3649E" w:rsidRPr="00F477B8">
              <w:rPr>
                <w:rStyle w:val="Hyperlink"/>
                <w:noProof/>
              </w:rPr>
              <w:t>1.6</w:t>
            </w:r>
            <w:r w:rsidR="00B3649E">
              <w:rPr>
                <w:rFonts w:asciiTheme="minorHAnsi" w:eastAsiaTheme="minorEastAsia" w:hAnsiTheme="minorHAnsi" w:cstheme="minorBidi"/>
                <w:noProof/>
                <w:szCs w:val="22"/>
                <w:lang w:eastAsia="en-GB"/>
              </w:rPr>
              <w:tab/>
            </w:r>
            <w:r w:rsidR="00B3649E" w:rsidRPr="00F477B8">
              <w:rPr>
                <w:rStyle w:val="Hyperlink"/>
                <w:noProof/>
              </w:rPr>
              <w:t>Structure of the thesis</w:t>
            </w:r>
            <w:r w:rsidR="00B3649E">
              <w:rPr>
                <w:noProof/>
                <w:webHidden/>
              </w:rPr>
              <w:tab/>
            </w:r>
            <w:r w:rsidR="00B3649E">
              <w:rPr>
                <w:noProof/>
                <w:webHidden/>
              </w:rPr>
              <w:fldChar w:fldCharType="begin"/>
            </w:r>
            <w:r w:rsidR="00B3649E">
              <w:rPr>
                <w:noProof/>
                <w:webHidden/>
              </w:rPr>
              <w:instrText xml:space="preserve"> PAGEREF _Toc503689856 \h </w:instrText>
            </w:r>
            <w:r w:rsidR="00B3649E">
              <w:rPr>
                <w:noProof/>
                <w:webHidden/>
              </w:rPr>
            </w:r>
            <w:r w:rsidR="00B3649E">
              <w:rPr>
                <w:noProof/>
                <w:webHidden/>
              </w:rPr>
              <w:fldChar w:fldCharType="separate"/>
            </w:r>
            <w:r w:rsidR="00EE44EF">
              <w:rPr>
                <w:b/>
                <w:bCs/>
                <w:noProof/>
                <w:webHidden/>
                <w:lang w:val="en-US"/>
              </w:rPr>
              <w:t>Error! Bookmark not defined.</w:t>
            </w:r>
            <w:r w:rsidR="00B3649E">
              <w:rPr>
                <w:noProof/>
                <w:webHidden/>
              </w:rPr>
              <w:fldChar w:fldCharType="end"/>
            </w:r>
          </w:hyperlink>
        </w:p>
        <w:p w:rsidR="00B3649E" w:rsidRDefault="00BC36D6">
          <w:pPr>
            <w:pStyle w:val="TOC1"/>
            <w:rPr>
              <w:rFonts w:asciiTheme="minorHAnsi" w:eastAsiaTheme="minorEastAsia" w:hAnsiTheme="minorHAnsi" w:cstheme="minorBidi"/>
              <w:noProof/>
              <w:szCs w:val="22"/>
              <w:lang w:eastAsia="en-GB"/>
            </w:rPr>
          </w:pPr>
          <w:hyperlink w:anchor="_Toc503689857" w:history="1">
            <w:r w:rsidR="00B3649E" w:rsidRPr="00F477B8">
              <w:rPr>
                <w:rStyle w:val="Hyperlink"/>
                <w:noProof/>
              </w:rPr>
              <w:t xml:space="preserve"> Valuing rare livestock breeds and farm animal genetic diversity: preferences, institutions and prospects</w:t>
            </w:r>
            <w:r w:rsidR="00B3649E">
              <w:rPr>
                <w:noProof/>
                <w:webHidden/>
              </w:rPr>
              <w:tab/>
            </w:r>
            <w:r w:rsidR="00B3649E">
              <w:rPr>
                <w:noProof/>
                <w:webHidden/>
              </w:rPr>
              <w:fldChar w:fldCharType="begin"/>
            </w:r>
            <w:r w:rsidR="00B3649E">
              <w:rPr>
                <w:noProof/>
                <w:webHidden/>
              </w:rPr>
              <w:instrText xml:space="preserve"> PAGEREF _Toc503689857 \h </w:instrText>
            </w:r>
            <w:r w:rsidR="00B3649E">
              <w:rPr>
                <w:noProof/>
                <w:webHidden/>
              </w:rPr>
            </w:r>
            <w:r w:rsidR="00B3649E">
              <w:rPr>
                <w:noProof/>
                <w:webHidden/>
              </w:rPr>
              <w:fldChar w:fldCharType="separate"/>
            </w:r>
            <w:r w:rsidR="00EE44EF">
              <w:rPr>
                <w:noProof/>
                <w:webHidden/>
              </w:rPr>
              <w:t>14</w:t>
            </w:r>
            <w:r w:rsidR="00B3649E">
              <w:rPr>
                <w:noProof/>
                <w:webHidden/>
              </w:rPr>
              <w:fldChar w:fldCharType="end"/>
            </w:r>
          </w:hyperlink>
        </w:p>
        <w:p w:rsidR="00B3649E" w:rsidRDefault="00BC36D6">
          <w:pPr>
            <w:pStyle w:val="TOC2"/>
            <w:tabs>
              <w:tab w:val="right" w:leader="dot" w:pos="8210"/>
            </w:tabs>
            <w:rPr>
              <w:rFonts w:asciiTheme="minorHAnsi" w:eastAsiaTheme="minorEastAsia" w:hAnsiTheme="minorHAnsi" w:cstheme="minorBidi"/>
              <w:noProof/>
              <w:szCs w:val="22"/>
              <w:lang w:eastAsia="en-GB"/>
            </w:rPr>
          </w:pPr>
          <w:hyperlink w:anchor="_Toc503689858" w:history="1">
            <w:r w:rsidR="00B3649E" w:rsidRPr="00F477B8">
              <w:rPr>
                <w:rStyle w:val="Hyperlink"/>
                <w:noProof/>
              </w:rPr>
              <w:t>2.1</w:t>
            </w:r>
            <w:r w:rsidR="00B3649E">
              <w:rPr>
                <w:noProof/>
                <w:webHidden/>
              </w:rPr>
              <w:tab/>
            </w:r>
            <w:r w:rsidR="00B3649E">
              <w:rPr>
                <w:noProof/>
                <w:webHidden/>
              </w:rPr>
              <w:fldChar w:fldCharType="begin"/>
            </w:r>
            <w:r w:rsidR="00B3649E">
              <w:rPr>
                <w:noProof/>
                <w:webHidden/>
              </w:rPr>
              <w:instrText xml:space="preserve"> PAGEREF _Toc503689858 \h </w:instrText>
            </w:r>
            <w:r w:rsidR="00B3649E">
              <w:rPr>
                <w:noProof/>
                <w:webHidden/>
              </w:rPr>
            </w:r>
            <w:r w:rsidR="00B3649E">
              <w:rPr>
                <w:noProof/>
                <w:webHidden/>
              </w:rPr>
              <w:fldChar w:fldCharType="separate"/>
            </w:r>
            <w:r w:rsidR="00EE44EF">
              <w:rPr>
                <w:noProof/>
                <w:webHidden/>
              </w:rPr>
              <w:t>14</w:t>
            </w:r>
            <w:r w:rsidR="00B3649E">
              <w:rPr>
                <w:noProof/>
                <w:webHidden/>
              </w:rPr>
              <w:fldChar w:fldCharType="end"/>
            </w:r>
          </w:hyperlink>
        </w:p>
        <w:p w:rsidR="00B3649E" w:rsidRDefault="00BC36D6">
          <w:pPr>
            <w:pStyle w:val="TOC1"/>
            <w:rPr>
              <w:rFonts w:asciiTheme="minorHAnsi" w:eastAsiaTheme="minorEastAsia" w:hAnsiTheme="minorHAnsi" w:cstheme="minorBidi"/>
              <w:noProof/>
              <w:szCs w:val="22"/>
              <w:lang w:eastAsia="en-GB"/>
            </w:rPr>
          </w:pPr>
          <w:hyperlink w:anchor="_Toc503689859" w:history="1">
            <w:r w:rsidR="00B3649E" w:rsidRPr="00F477B8">
              <w:rPr>
                <w:rStyle w:val="Hyperlink"/>
                <w:noProof/>
              </w:rPr>
              <w:t xml:space="preserve"> Contracts for supplying Farm Animal Genetic Resources (FAnGR) conservation services in Romania</w:t>
            </w:r>
            <w:r w:rsidR="00B3649E">
              <w:rPr>
                <w:noProof/>
                <w:webHidden/>
              </w:rPr>
              <w:tab/>
            </w:r>
            <w:r w:rsidR="00B3649E">
              <w:rPr>
                <w:noProof/>
                <w:webHidden/>
              </w:rPr>
              <w:fldChar w:fldCharType="begin"/>
            </w:r>
            <w:r w:rsidR="00B3649E">
              <w:rPr>
                <w:noProof/>
                <w:webHidden/>
              </w:rPr>
              <w:instrText xml:space="preserve"> PAGEREF _Toc503689859 \h </w:instrText>
            </w:r>
            <w:r w:rsidR="00B3649E">
              <w:rPr>
                <w:noProof/>
                <w:webHidden/>
              </w:rPr>
            </w:r>
            <w:r w:rsidR="00B3649E">
              <w:rPr>
                <w:noProof/>
                <w:webHidden/>
              </w:rPr>
              <w:fldChar w:fldCharType="separate"/>
            </w:r>
            <w:r w:rsidR="00EE44EF">
              <w:rPr>
                <w:noProof/>
                <w:webHidden/>
              </w:rPr>
              <w:t>15</w:t>
            </w:r>
            <w:r w:rsidR="00B3649E">
              <w:rPr>
                <w:noProof/>
                <w:webHidden/>
              </w:rPr>
              <w:fldChar w:fldCharType="end"/>
            </w:r>
          </w:hyperlink>
        </w:p>
        <w:p w:rsidR="00B3649E" w:rsidRDefault="00BC36D6">
          <w:pPr>
            <w:pStyle w:val="TOC1"/>
            <w:rPr>
              <w:rFonts w:asciiTheme="minorHAnsi" w:eastAsiaTheme="minorEastAsia" w:hAnsiTheme="minorHAnsi" w:cstheme="minorBidi"/>
              <w:noProof/>
              <w:szCs w:val="22"/>
              <w:lang w:eastAsia="en-GB"/>
            </w:rPr>
          </w:pPr>
          <w:hyperlink w:anchor="_Toc503689860" w:history="1">
            <w:r w:rsidR="00B3649E" w:rsidRPr="00F477B8">
              <w:rPr>
                <w:rStyle w:val="Hyperlink"/>
                <w:noProof/>
              </w:rPr>
              <w:t xml:space="preserve"> Economic costs for in-situ conservation of Crop Wild Relatives (CWR) in Zambia: An application of Competitive Tender (CT)</w:t>
            </w:r>
            <w:r w:rsidR="00B3649E">
              <w:rPr>
                <w:noProof/>
                <w:webHidden/>
              </w:rPr>
              <w:tab/>
            </w:r>
            <w:r w:rsidR="00B3649E">
              <w:rPr>
                <w:noProof/>
                <w:webHidden/>
              </w:rPr>
              <w:fldChar w:fldCharType="begin"/>
            </w:r>
            <w:r w:rsidR="00B3649E">
              <w:rPr>
                <w:noProof/>
                <w:webHidden/>
              </w:rPr>
              <w:instrText xml:space="preserve"> PAGEREF _Toc503689860 \h </w:instrText>
            </w:r>
            <w:r w:rsidR="00B3649E">
              <w:rPr>
                <w:noProof/>
                <w:webHidden/>
              </w:rPr>
            </w:r>
            <w:r w:rsidR="00B3649E">
              <w:rPr>
                <w:noProof/>
                <w:webHidden/>
              </w:rPr>
              <w:fldChar w:fldCharType="separate"/>
            </w:r>
            <w:r w:rsidR="00EE44EF">
              <w:rPr>
                <w:noProof/>
                <w:webHidden/>
              </w:rPr>
              <w:t>16</w:t>
            </w:r>
            <w:r w:rsidR="00B3649E">
              <w:rPr>
                <w:noProof/>
                <w:webHidden/>
              </w:rPr>
              <w:fldChar w:fldCharType="end"/>
            </w:r>
          </w:hyperlink>
        </w:p>
        <w:p w:rsidR="00B3649E" w:rsidRDefault="00BC36D6">
          <w:pPr>
            <w:pStyle w:val="TOC1"/>
            <w:rPr>
              <w:rFonts w:asciiTheme="minorHAnsi" w:eastAsiaTheme="minorEastAsia" w:hAnsiTheme="minorHAnsi" w:cstheme="minorBidi"/>
              <w:noProof/>
              <w:szCs w:val="22"/>
              <w:lang w:eastAsia="en-GB"/>
            </w:rPr>
          </w:pPr>
          <w:hyperlink w:anchor="_Toc503689861" w:history="1">
            <w:r w:rsidR="00B3649E" w:rsidRPr="00F477B8">
              <w:rPr>
                <w:rStyle w:val="Hyperlink"/>
                <w:noProof/>
              </w:rPr>
              <w:t xml:space="preserve"> Developing a prioritisation metric for conserving cattle native breeds at risk (NBAR) in the UK</w:t>
            </w:r>
            <w:r w:rsidR="00B3649E">
              <w:rPr>
                <w:noProof/>
                <w:webHidden/>
              </w:rPr>
              <w:tab/>
            </w:r>
            <w:r w:rsidR="00B3649E">
              <w:rPr>
                <w:noProof/>
                <w:webHidden/>
              </w:rPr>
              <w:fldChar w:fldCharType="begin"/>
            </w:r>
            <w:r w:rsidR="00B3649E">
              <w:rPr>
                <w:noProof/>
                <w:webHidden/>
              </w:rPr>
              <w:instrText xml:space="preserve"> PAGEREF _Toc503689861 \h </w:instrText>
            </w:r>
            <w:r w:rsidR="00B3649E">
              <w:rPr>
                <w:noProof/>
                <w:webHidden/>
              </w:rPr>
            </w:r>
            <w:r w:rsidR="00B3649E">
              <w:rPr>
                <w:noProof/>
                <w:webHidden/>
              </w:rPr>
              <w:fldChar w:fldCharType="separate"/>
            </w:r>
            <w:r w:rsidR="00EE44EF">
              <w:rPr>
                <w:noProof/>
                <w:webHidden/>
              </w:rPr>
              <w:t>16</w:t>
            </w:r>
            <w:r w:rsidR="00B3649E">
              <w:rPr>
                <w:noProof/>
                <w:webHidden/>
              </w:rPr>
              <w:fldChar w:fldCharType="end"/>
            </w:r>
          </w:hyperlink>
        </w:p>
        <w:p w:rsidR="00B3649E" w:rsidRDefault="00BC36D6">
          <w:pPr>
            <w:pStyle w:val="TOC1"/>
            <w:rPr>
              <w:rFonts w:asciiTheme="minorHAnsi" w:eastAsiaTheme="minorEastAsia" w:hAnsiTheme="minorHAnsi" w:cstheme="minorBidi"/>
              <w:noProof/>
              <w:szCs w:val="22"/>
              <w:lang w:eastAsia="en-GB"/>
            </w:rPr>
          </w:pPr>
          <w:hyperlink w:anchor="_Toc503689862" w:history="1">
            <w:r w:rsidR="00B3649E" w:rsidRPr="00F477B8">
              <w:rPr>
                <w:rStyle w:val="Hyperlink"/>
                <w:noProof/>
              </w:rPr>
              <w:t xml:space="preserve"> Conclusion and recommendations</w:t>
            </w:r>
            <w:r w:rsidR="00B3649E">
              <w:rPr>
                <w:noProof/>
                <w:webHidden/>
              </w:rPr>
              <w:tab/>
            </w:r>
            <w:r w:rsidR="00B3649E">
              <w:rPr>
                <w:noProof/>
                <w:webHidden/>
              </w:rPr>
              <w:fldChar w:fldCharType="begin"/>
            </w:r>
            <w:r w:rsidR="00B3649E">
              <w:rPr>
                <w:noProof/>
                <w:webHidden/>
              </w:rPr>
              <w:instrText xml:space="preserve"> PAGEREF _Toc503689862 \h </w:instrText>
            </w:r>
            <w:r w:rsidR="00B3649E">
              <w:rPr>
                <w:noProof/>
                <w:webHidden/>
              </w:rPr>
            </w:r>
            <w:r w:rsidR="00B3649E">
              <w:rPr>
                <w:noProof/>
                <w:webHidden/>
              </w:rPr>
              <w:fldChar w:fldCharType="separate"/>
            </w:r>
            <w:r w:rsidR="00EE44EF">
              <w:rPr>
                <w:noProof/>
                <w:webHidden/>
              </w:rPr>
              <w:t>17</w:t>
            </w:r>
            <w:r w:rsidR="00B3649E">
              <w:rPr>
                <w:noProof/>
                <w:webHidden/>
              </w:rPr>
              <w:fldChar w:fldCharType="end"/>
            </w:r>
          </w:hyperlink>
        </w:p>
        <w:p w:rsidR="00B3649E" w:rsidRDefault="00BC36D6">
          <w:pPr>
            <w:pStyle w:val="TOC1"/>
            <w:rPr>
              <w:rFonts w:asciiTheme="minorHAnsi" w:eastAsiaTheme="minorEastAsia" w:hAnsiTheme="minorHAnsi" w:cstheme="minorBidi"/>
              <w:noProof/>
              <w:szCs w:val="22"/>
              <w:lang w:eastAsia="en-GB"/>
            </w:rPr>
          </w:pPr>
          <w:hyperlink w:anchor="_Toc503689863" w:history="1">
            <w:r w:rsidR="00B3649E" w:rsidRPr="00F477B8">
              <w:rPr>
                <w:rStyle w:val="Hyperlink"/>
                <w:noProof/>
              </w:rPr>
              <w:t>References</w:t>
            </w:r>
            <w:r w:rsidR="00B3649E">
              <w:rPr>
                <w:noProof/>
                <w:webHidden/>
              </w:rPr>
              <w:tab/>
            </w:r>
            <w:r w:rsidR="00B3649E">
              <w:rPr>
                <w:noProof/>
                <w:webHidden/>
              </w:rPr>
              <w:fldChar w:fldCharType="begin"/>
            </w:r>
            <w:r w:rsidR="00B3649E">
              <w:rPr>
                <w:noProof/>
                <w:webHidden/>
              </w:rPr>
              <w:instrText xml:space="preserve"> PAGEREF _Toc503689863 \h </w:instrText>
            </w:r>
            <w:r w:rsidR="00B3649E">
              <w:rPr>
                <w:noProof/>
                <w:webHidden/>
              </w:rPr>
            </w:r>
            <w:r w:rsidR="00B3649E">
              <w:rPr>
                <w:noProof/>
                <w:webHidden/>
              </w:rPr>
              <w:fldChar w:fldCharType="separate"/>
            </w:r>
            <w:r w:rsidR="00EE44EF">
              <w:rPr>
                <w:noProof/>
                <w:webHidden/>
              </w:rPr>
              <w:t>17</w:t>
            </w:r>
            <w:r w:rsidR="00B3649E">
              <w:rPr>
                <w:noProof/>
                <w:webHidden/>
              </w:rPr>
              <w:fldChar w:fldCharType="end"/>
            </w:r>
          </w:hyperlink>
        </w:p>
        <w:p w:rsidR="00B3649E" w:rsidRDefault="00BC36D6">
          <w:pPr>
            <w:pStyle w:val="TOC1"/>
            <w:rPr>
              <w:rFonts w:asciiTheme="minorHAnsi" w:eastAsiaTheme="minorEastAsia" w:hAnsiTheme="minorHAnsi" w:cstheme="minorBidi"/>
              <w:noProof/>
              <w:szCs w:val="22"/>
              <w:lang w:eastAsia="en-GB"/>
            </w:rPr>
          </w:pPr>
          <w:hyperlink w:anchor="_Toc503689864" w:history="1">
            <w:r w:rsidR="00B3649E" w:rsidRPr="00F477B8">
              <w:rPr>
                <w:rStyle w:val="Hyperlink"/>
                <w:noProof/>
              </w:rPr>
              <w:t>Appendix</w:t>
            </w:r>
            <w:r w:rsidR="00B3649E">
              <w:rPr>
                <w:noProof/>
                <w:webHidden/>
              </w:rPr>
              <w:tab/>
            </w:r>
            <w:r w:rsidR="00B3649E">
              <w:rPr>
                <w:noProof/>
                <w:webHidden/>
              </w:rPr>
              <w:fldChar w:fldCharType="begin"/>
            </w:r>
            <w:r w:rsidR="00B3649E">
              <w:rPr>
                <w:noProof/>
                <w:webHidden/>
              </w:rPr>
              <w:instrText xml:space="preserve"> PAGEREF _Toc503689864 \h </w:instrText>
            </w:r>
            <w:r w:rsidR="00B3649E">
              <w:rPr>
                <w:noProof/>
                <w:webHidden/>
              </w:rPr>
            </w:r>
            <w:r w:rsidR="00B3649E">
              <w:rPr>
                <w:noProof/>
                <w:webHidden/>
              </w:rPr>
              <w:fldChar w:fldCharType="separate"/>
            </w:r>
            <w:r w:rsidR="00EE44EF">
              <w:rPr>
                <w:noProof/>
                <w:webHidden/>
              </w:rPr>
              <w:t>17</w:t>
            </w:r>
            <w:r w:rsidR="00B3649E">
              <w:rPr>
                <w:noProof/>
                <w:webHidden/>
              </w:rPr>
              <w:fldChar w:fldCharType="end"/>
            </w:r>
          </w:hyperlink>
        </w:p>
        <w:p w:rsidR="00D60E4E" w:rsidRDefault="006C5284" w:rsidP="006C5284">
          <w:pPr>
            <w:sectPr w:rsidR="00D60E4E" w:rsidSect="008559BE">
              <w:headerReference w:type="default" r:id="rId16"/>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Pr>
        <w:sectPr w:rsidR="00D537F3" w:rsidSect="00AD0E30">
          <w:footerReference w:type="default" r:id="rId17"/>
          <w:type w:val="continuous"/>
          <w:pgSz w:w="11906" w:h="16838" w:code="9"/>
          <w:pgMar w:top="1418" w:right="1418" w:bottom="2268" w:left="2268" w:header="850" w:footer="1701" w:gutter="0"/>
          <w:pgNumType w:start="1"/>
          <w:cols w:space="708"/>
          <w:titlePg/>
          <w:docGrid w:linePitch="360"/>
        </w:sectPr>
      </w:pPr>
    </w:p>
    <w:p w:rsidR="005D1CB8" w:rsidRDefault="005D1CB8" w:rsidP="00B3649E">
      <w:pPr>
        <w:pStyle w:val="Subtitle"/>
      </w:pPr>
      <w:bookmarkStart w:id="2" w:name="_Toc503689848"/>
      <w:r>
        <w:lastRenderedPageBreak/>
        <w:t>List of abbreviations</w:t>
      </w:r>
      <w:bookmarkEnd w:id="2"/>
      <w:r>
        <w:t xml:space="preserve"> </w:t>
      </w:r>
    </w:p>
    <w:p w:rsidR="003C0028" w:rsidRDefault="003C0028" w:rsidP="005D1CB8">
      <w:pPr>
        <w:pStyle w:val="Firstparagraph"/>
      </w:pPr>
    </w:p>
    <w:p w:rsidR="003C0028" w:rsidRDefault="003C0028" w:rsidP="003C0028">
      <w:pPr>
        <w:spacing w:line="480" w:lineRule="auto"/>
      </w:pPr>
      <w:r>
        <w:t>AES</w:t>
      </w:r>
      <w:r>
        <w:tab/>
      </w:r>
      <w:r>
        <w:tab/>
      </w:r>
      <w:r>
        <w:tab/>
      </w:r>
      <w:proofErr w:type="spellStart"/>
      <w:r>
        <w:t>Agri</w:t>
      </w:r>
      <w:proofErr w:type="spellEnd"/>
      <w:r>
        <w:t xml:space="preserve">-environment scheme </w:t>
      </w:r>
    </w:p>
    <w:p w:rsidR="008C4840" w:rsidRDefault="008C4840" w:rsidP="003C0028">
      <w:pPr>
        <w:spacing w:line="480" w:lineRule="auto"/>
      </w:pPr>
      <w:r>
        <w:t>ASC</w:t>
      </w:r>
      <w:r>
        <w:tab/>
      </w:r>
      <w:r>
        <w:tab/>
      </w:r>
      <w:r>
        <w:tab/>
        <w:t xml:space="preserve">Alternative specific constant </w:t>
      </w:r>
    </w:p>
    <w:p w:rsidR="005C1418" w:rsidRDefault="005C1418" w:rsidP="003C0028">
      <w:pPr>
        <w:spacing w:line="480" w:lineRule="auto"/>
      </w:pPr>
      <w:r>
        <w:t>BLP</w:t>
      </w:r>
      <w:r>
        <w:tab/>
      </w:r>
      <w:r>
        <w:tab/>
      </w:r>
      <w:r>
        <w:tab/>
        <w:t>Binary linear programming</w:t>
      </w:r>
    </w:p>
    <w:p w:rsidR="003C0028" w:rsidRDefault="003C0028" w:rsidP="003C0028">
      <w:pPr>
        <w:spacing w:line="480" w:lineRule="auto"/>
      </w:pPr>
      <w:r>
        <w:t>CE</w:t>
      </w:r>
      <w:r>
        <w:tab/>
      </w:r>
      <w:r>
        <w:tab/>
      </w:r>
      <w:r>
        <w:tab/>
        <w:t xml:space="preserve">Choice experiment </w:t>
      </w:r>
    </w:p>
    <w:p w:rsidR="003C0028" w:rsidRDefault="003C0028" w:rsidP="003C0028">
      <w:pPr>
        <w:spacing w:line="480" w:lineRule="auto"/>
      </w:pPr>
      <w:r>
        <w:t>CWR</w:t>
      </w:r>
      <w:r>
        <w:tab/>
      </w:r>
      <w:r>
        <w:tab/>
        <w:t xml:space="preserve">Crop wild relatives </w:t>
      </w:r>
    </w:p>
    <w:p w:rsidR="005D1CB8" w:rsidRDefault="003C0028" w:rsidP="003C0028">
      <w:pPr>
        <w:spacing w:line="480" w:lineRule="auto"/>
      </w:pPr>
      <w:r>
        <w:t>FAnGR</w:t>
      </w:r>
      <w:r>
        <w:tab/>
      </w:r>
      <w:r>
        <w:tab/>
        <w:t xml:space="preserve">Farm Animal Genetic Resources </w:t>
      </w:r>
    </w:p>
    <w:p w:rsidR="00EC7865" w:rsidRDefault="003C0028" w:rsidP="00EC7865">
      <w:pPr>
        <w:spacing w:line="480" w:lineRule="auto"/>
      </w:pPr>
      <w:r>
        <w:t>LP</w:t>
      </w:r>
      <w:r>
        <w:tab/>
      </w:r>
      <w:r>
        <w:tab/>
      </w:r>
      <w:r>
        <w:tab/>
        <w:t xml:space="preserve">Linear programming </w:t>
      </w:r>
    </w:p>
    <w:p w:rsidR="008C4840" w:rsidRDefault="008C4840" w:rsidP="00EC7865">
      <w:pPr>
        <w:spacing w:line="480" w:lineRule="auto"/>
      </w:pPr>
      <w:r>
        <w:t>MCDA</w:t>
      </w:r>
      <w:r>
        <w:tab/>
      </w:r>
      <w:r>
        <w:tab/>
        <w:t xml:space="preserve">Multi-criteria decision analysis </w:t>
      </w:r>
    </w:p>
    <w:p w:rsidR="0019548E" w:rsidRDefault="0019548E" w:rsidP="00EC7865">
      <w:pPr>
        <w:spacing w:line="480" w:lineRule="auto"/>
      </w:pPr>
      <w:r>
        <w:t>Ne</w:t>
      </w:r>
      <w:r>
        <w:tab/>
      </w:r>
      <w:r>
        <w:tab/>
      </w:r>
      <w:r>
        <w:tab/>
        <w:t>Effective population size</w:t>
      </w:r>
    </w:p>
    <w:p w:rsidR="0019548E" w:rsidRDefault="0019548E" w:rsidP="00EC7865">
      <w:pPr>
        <w:spacing w:line="480" w:lineRule="auto"/>
      </w:pPr>
      <w:r>
        <w:t>RPL</w:t>
      </w:r>
      <w:r>
        <w:tab/>
      </w:r>
      <w:r>
        <w:tab/>
      </w:r>
      <w:r>
        <w:tab/>
        <w:t>Random parameters logit</w:t>
      </w:r>
    </w:p>
    <w:p w:rsidR="0019548E" w:rsidRDefault="0019548E" w:rsidP="00EC7865">
      <w:pPr>
        <w:spacing w:line="480" w:lineRule="auto"/>
      </w:pPr>
      <w:r>
        <w:t>PACS</w:t>
      </w:r>
      <w:r>
        <w:tab/>
      </w:r>
      <w:r>
        <w:tab/>
        <w:t>Payments for agrobiodiveristy conservation services</w:t>
      </w:r>
    </w:p>
    <w:p w:rsidR="0019548E" w:rsidRDefault="0019548E" w:rsidP="00EC7865">
      <w:pPr>
        <w:spacing w:line="480" w:lineRule="auto"/>
      </w:pPr>
      <w:r>
        <w:t>PES</w:t>
      </w:r>
      <w:r>
        <w:tab/>
      </w:r>
      <w:r>
        <w:tab/>
      </w:r>
      <w:r>
        <w:tab/>
        <w:t>Payments for ecosystem services</w:t>
      </w:r>
    </w:p>
    <w:p w:rsidR="00EC7865" w:rsidRDefault="00EC7865" w:rsidP="00EC7865">
      <w:pPr>
        <w:spacing w:line="480" w:lineRule="auto"/>
      </w:pPr>
      <w:r>
        <w:t>WTA</w:t>
      </w:r>
      <w:r>
        <w:tab/>
      </w:r>
      <w:r>
        <w:tab/>
        <w:t>Willingness to accept</w:t>
      </w:r>
      <w:r>
        <w:tab/>
      </w:r>
    </w:p>
    <w:p w:rsidR="005D1CB8" w:rsidRDefault="00EC7865" w:rsidP="005D1CB8">
      <w:r>
        <w:t>WTP</w:t>
      </w:r>
      <w:r>
        <w:tab/>
      </w:r>
      <w:r>
        <w:tab/>
        <w:t xml:space="preserve">Willingness to pay </w:t>
      </w:r>
    </w:p>
    <w:p w:rsidR="005D1CB8" w:rsidRDefault="005D1CB8" w:rsidP="005D1CB8"/>
    <w:p w:rsidR="00B3649E" w:rsidRPr="00044CE6" w:rsidRDefault="00B3649E" w:rsidP="005D1CB8"/>
    <w:p w:rsidR="005D1CB8" w:rsidRDefault="005D1CB8" w:rsidP="005D1CB8"/>
    <w:p w:rsidR="005D1CB8" w:rsidRDefault="005D1CB8" w:rsidP="00B3649E">
      <w:pPr>
        <w:pStyle w:val="Subtitle"/>
      </w:pPr>
      <w:bookmarkStart w:id="3" w:name="_Toc503689849"/>
      <w:r>
        <w:t>Author’s contribution to the field</w:t>
      </w:r>
      <w:bookmarkEnd w:id="3"/>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8"/>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commentRangeStart w:id="4"/>
      <w:r w:rsidRPr="005429B2">
        <w:t>Chapter</w:t>
      </w:r>
      <w:r w:rsidR="00746117">
        <w:t xml:space="preserve"> one</w:t>
      </w:r>
      <w:r w:rsidR="00540E10">
        <w:t xml:space="preserve"> </w:t>
      </w:r>
      <w:commentRangeEnd w:id="4"/>
      <w:r w:rsidR="00FF45BF">
        <w:rPr>
          <w:rStyle w:val="CommentReference"/>
          <w:rFonts w:ascii="Times New Roman" w:eastAsia="Times New Roman" w:hAnsi="Times New Roman" w:cs="Times New Roman"/>
          <w:b w:val="0"/>
          <w:bCs w:val="0"/>
          <w:kern w:val="0"/>
          <w:lang w:eastAsia="en-US"/>
        </w:rPr>
        <w:commentReference w:id="4"/>
      </w:r>
    </w:p>
    <w:p w:rsidR="00540E10" w:rsidRPr="00540E10" w:rsidRDefault="00B53138" w:rsidP="006243AD">
      <w:pPr>
        <w:pStyle w:val="Heading1"/>
      </w:pPr>
      <w:bookmarkStart w:id="5" w:name="_Toc503689850"/>
      <w:r w:rsidRPr="001A0D8D">
        <w:t>Introduction</w:t>
      </w:r>
      <w:bookmarkEnd w:id="5"/>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61202C" w:rsidRDefault="00954FDD" w:rsidP="005429B2">
      <w:pPr>
        <w:pStyle w:val="Heading2"/>
      </w:pPr>
      <w:bookmarkStart w:id="6" w:name="_Toc503689851"/>
      <w:r>
        <w:lastRenderedPageBreak/>
        <w:t>A</w:t>
      </w:r>
      <w:r w:rsidR="00685329">
        <w:t xml:space="preserve">gricultural production </w:t>
      </w:r>
      <w:r w:rsidR="00EE44EF">
        <w:t>challenges</w:t>
      </w:r>
    </w:p>
    <w:p w:rsidR="00EE44EF" w:rsidRDefault="00EE44EF" w:rsidP="00EE44EF">
      <w:pPr>
        <w:pStyle w:val="Firstparagraph"/>
      </w:pPr>
    </w:p>
    <w:p w:rsidR="009F6325" w:rsidRDefault="00EE44EF" w:rsidP="00EE44EF">
      <w:r>
        <w:t xml:space="preserve">Global agricultural production </w:t>
      </w:r>
      <w:r w:rsidR="00C70C47">
        <w:t>is at a cross roads. On the one side, the need to produce more food more</w:t>
      </w:r>
      <w:r w:rsidR="00140A65">
        <w:t xml:space="preserve"> cheaply is homogenising </w:t>
      </w:r>
      <w:r w:rsidR="00C70C47">
        <w:t xml:space="preserve">production systems with dramatic consequences for biodiversity, ecosystems and biomes. On the other side, population growth, changing consumption patterns, rising incomes and </w:t>
      </w:r>
      <w:r w:rsidR="00141C48">
        <w:t xml:space="preserve">globalisation are changing </w:t>
      </w:r>
      <w:r w:rsidR="00C70C47">
        <w:t xml:space="preserve">what, where and how much consumers consume. </w:t>
      </w:r>
      <w:r w:rsidR="0099253F">
        <w:t>G</w:t>
      </w:r>
      <w:r w:rsidR="00293410" w:rsidRPr="00823795">
        <w:t xml:space="preserve">lobal production of meat is projected to more than double from </w:t>
      </w:r>
      <w:r w:rsidR="00190112">
        <w:t>258</w:t>
      </w:r>
      <w:r w:rsidR="00293410" w:rsidRPr="00823795">
        <w:t xml:space="preserve"> million tonnes in </w:t>
      </w:r>
      <w:r w:rsidR="00190112">
        <w:t>2006</w:t>
      </w:r>
      <w:r w:rsidR="00293410" w:rsidRPr="00823795">
        <w:t xml:space="preserve"> </w:t>
      </w:r>
      <w:r w:rsidR="00190112">
        <w:t>to 455</w:t>
      </w:r>
      <w:r w:rsidR="00293410" w:rsidRPr="00823795">
        <w:t xml:space="preserve"> million tonnes in 2050 whilst milk production is expected to grow from </w:t>
      </w:r>
      <w:r w:rsidR="00190112">
        <w:t>664</w:t>
      </w:r>
      <w:r w:rsidR="00293410" w:rsidRPr="00823795">
        <w:t xml:space="preserve"> to 1,0</w:t>
      </w:r>
      <w:r w:rsidR="00190112">
        <w:t>77</w:t>
      </w:r>
      <w:r w:rsidR="00293410" w:rsidRPr="00823795">
        <w:t xml:space="preserve"> million tonnes</w:t>
      </w:r>
      <w:r w:rsidR="00190112">
        <w:t xml:space="preserve"> </w:t>
      </w:r>
      <w:r w:rsidR="00190112">
        <w:fldChar w:fldCharType="begin" w:fldLock="1"/>
      </w:r>
      <w:r w:rsidR="002A57A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00190112">
        <w:fldChar w:fldCharType="separate"/>
      </w:r>
      <w:r w:rsidR="00190112" w:rsidRPr="00190112">
        <w:rPr>
          <w:noProof/>
        </w:rPr>
        <w:t>(Alexandratos and Bruinsma, 2012)</w:t>
      </w:r>
      <w:r w:rsidR="00190112">
        <w:fldChar w:fldCharType="end"/>
      </w:r>
      <w:r w:rsidR="0099253F">
        <w:t xml:space="preserve"> to keep pace with rising demand</w:t>
      </w:r>
      <w:r w:rsidR="00293410" w:rsidRPr="00823795">
        <w:t xml:space="preserve">.  </w:t>
      </w:r>
      <w:r w:rsidR="00293410">
        <w:t xml:space="preserve">Meanwhile, the </w:t>
      </w:r>
      <w:r w:rsidR="00293410" w:rsidRPr="0033668D">
        <w:t>Food and Agriculture Organization (FAO)</w:t>
      </w:r>
      <w:r w:rsidR="00293410">
        <w:t xml:space="preserve"> has estimated annual global production </w:t>
      </w:r>
      <w:r w:rsidR="00E268E5">
        <w:t xml:space="preserve">of crops </w:t>
      </w:r>
      <w:r w:rsidR="00293410">
        <w:t xml:space="preserve">will need to increase by 60% from 2006 levels to 2050 </w:t>
      </w:r>
      <w:r w:rsidR="00293410">
        <w:fldChar w:fldCharType="begin" w:fldLock="1"/>
      </w:r>
      <w:r w:rsidR="003E6071">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00293410">
        <w:fldChar w:fldCharType="separate"/>
      </w:r>
      <w:r w:rsidR="00293410" w:rsidRPr="00FA5738">
        <w:rPr>
          <w:noProof/>
        </w:rPr>
        <w:t>(FAO, 2016)</w:t>
      </w:r>
      <w:r w:rsidR="00293410">
        <w:fldChar w:fldCharType="end"/>
      </w:r>
      <w:r w:rsidR="00293410">
        <w:t>.</w:t>
      </w:r>
      <w:r w:rsidR="00B919F6">
        <w:t xml:space="preserve"> </w:t>
      </w:r>
    </w:p>
    <w:p w:rsidR="009F6325" w:rsidRDefault="009F6325" w:rsidP="00EE44EF"/>
    <w:p w:rsidR="00293410" w:rsidRDefault="00293410" w:rsidP="00EE44EF">
      <w:r>
        <w:t xml:space="preserve">Potential yield gains </w:t>
      </w:r>
      <w:r w:rsidR="00AE32D8">
        <w:t xml:space="preserve">for crops and livestock </w:t>
      </w:r>
      <w:r>
        <w:t>are hindered by widespread land degradation</w:t>
      </w:r>
      <w:r w:rsidR="00B919F6">
        <w:t>, land scarcity</w:t>
      </w:r>
      <w:r>
        <w:t>, and climate change</w:t>
      </w:r>
      <w:r w:rsidR="0099253F">
        <w:t xml:space="preserve"> that </w:t>
      </w:r>
      <w:r w:rsidR="0099253F">
        <w:t>threaten where and</w:t>
      </w:r>
      <w:r w:rsidR="0099253F">
        <w:t xml:space="preserve"> how much food we can produce</w:t>
      </w:r>
      <w:r>
        <w:t xml:space="preserve">.  </w:t>
      </w:r>
      <w:r w:rsidR="009F6325">
        <w:t xml:space="preserve">A review conducted for the Intergovernmental Panel on Climate Change (IPCC) suggests </w:t>
      </w:r>
      <w:r w:rsidR="00D14ED3">
        <w:t>climate change</w:t>
      </w:r>
      <w:r w:rsidR="009F6325">
        <w:t xml:space="preserve"> will adversely affect crop yields post 2030 </w:t>
      </w:r>
      <w:r w:rsidR="009F6325">
        <w:fldChar w:fldCharType="begin" w:fldLock="1"/>
      </w:r>
      <w:r w:rsidR="003E6071">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009F6325">
        <w:fldChar w:fldCharType="separate"/>
      </w:r>
      <w:r w:rsidR="009F6325" w:rsidRPr="007F3551">
        <w:rPr>
          <w:noProof/>
        </w:rPr>
        <w:t>(Porter et al., 2014)</w:t>
      </w:r>
      <w:r w:rsidR="009F6325">
        <w:fldChar w:fldCharType="end"/>
      </w:r>
      <w:r w:rsidR="009F6325">
        <w:t xml:space="preserve"> and these impacts will vary regionally</w:t>
      </w:r>
      <w:r w:rsidR="00073FBC">
        <w:t xml:space="preserve"> in response to precipitation variation and temperature change </w:t>
      </w:r>
      <w:r w:rsidR="009F6325">
        <w:fldChar w:fldCharType="begin" w:fldLock="1"/>
      </w:r>
      <w:r w:rsidR="003E6071">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009F6325">
        <w:fldChar w:fldCharType="separate"/>
      </w:r>
      <w:r w:rsidR="009F6325" w:rsidRPr="007F3551">
        <w:rPr>
          <w:noProof/>
        </w:rPr>
        <w:t>(De Pinto et al., 2016)</w:t>
      </w:r>
      <w:r w:rsidR="009F6325">
        <w:fldChar w:fldCharType="end"/>
      </w:r>
      <w:r w:rsidR="009F6325">
        <w:t>.</w:t>
      </w:r>
      <w:r w:rsidR="00C37FD5">
        <w:t xml:space="preserve"> </w:t>
      </w:r>
      <w:r w:rsidR="00073FBC">
        <w:t>For livestock, climate change</w:t>
      </w:r>
      <w:r w:rsidR="004E0896">
        <w:t xml:space="preserve"> related impacts</w:t>
      </w:r>
      <w:r w:rsidR="00073FBC">
        <w:t xml:space="preserve"> will likely decrease meat and milk production </w:t>
      </w:r>
      <w:r w:rsidR="00E268E5">
        <w:t xml:space="preserve">primarily </w:t>
      </w:r>
      <w:r w:rsidR="00073FBC">
        <w:t xml:space="preserve">due to </w:t>
      </w:r>
      <w:r w:rsidR="004E0896">
        <w:t>c</w:t>
      </w:r>
      <w:r w:rsidR="0093638A">
        <w:t xml:space="preserve">hanging quality of forage </w:t>
      </w:r>
      <w:r w:rsidR="0093638A">
        <w:fldChar w:fldCharType="begin" w:fldLock="1"/>
      </w:r>
      <w:r w:rsidR="0093638A">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0093638A">
        <w:fldChar w:fldCharType="separate"/>
      </w:r>
      <w:r w:rsidR="0093638A" w:rsidRPr="0093638A">
        <w:rPr>
          <w:noProof/>
        </w:rPr>
        <w:t>(Chapman et al., 2012)</w:t>
      </w:r>
      <w:r w:rsidR="0093638A">
        <w:fldChar w:fldCharType="end"/>
      </w:r>
      <w:r w:rsidR="004E0896">
        <w:t xml:space="preserve">, </w:t>
      </w:r>
      <w:r w:rsidR="00F15617">
        <w:t>pest/</w:t>
      </w:r>
      <w:r w:rsidR="004E0896">
        <w:t>disease extent and prevalence</w:t>
      </w:r>
      <w:r w:rsidR="0093638A">
        <w:t xml:space="preserve"> </w:t>
      </w:r>
      <w:r w:rsidR="0093638A">
        <w:fldChar w:fldCharType="begin" w:fldLock="1"/>
      </w:r>
      <w:r w:rsidR="00D54F5F">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Bett et al., 2017; Nardone et al., 2010)", "plainTextFormattedCitation" : "(Bett et al., 2017; Nardone et al., 2010)", "previouslyFormattedCitation" : "(Bett et al., 2017; Nardone et al., 2010)" }, "properties" : { "noteIndex" : 0 }, "schema" : "https://github.com/citation-style-language/schema/raw/master/csl-citation.json" }</w:instrText>
      </w:r>
      <w:r w:rsidR="0093638A">
        <w:fldChar w:fldCharType="separate"/>
      </w:r>
      <w:r w:rsidR="0093638A" w:rsidRPr="0093638A">
        <w:rPr>
          <w:noProof/>
        </w:rPr>
        <w:t>(Bett et al., 2017; Nardone et al., 2010)</w:t>
      </w:r>
      <w:r w:rsidR="0093638A">
        <w:fldChar w:fldCharType="end"/>
      </w:r>
      <w:r w:rsidR="004E0896">
        <w:t xml:space="preserve"> and water availability</w:t>
      </w:r>
      <w:r w:rsidR="00D54F5F">
        <w:t xml:space="preserve"> </w:t>
      </w:r>
      <w:r w:rsidR="00D54F5F">
        <w:fldChar w:fldCharType="begin" w:fldLock="1"/>
      </w:r>
      <w:r w:rsidR="00077502">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Havl\u00edk et al., 2015; Thornton et al., 2009)", "plainTextFormattedCitation" : "(Havl\u00edk et al., 2015; Thornton et al., 2009)", "previouslyFormattedCitation" : "(Havl\u00edk et al., 2015; Thornton et al., 2009)" }, "properties" : { "noteIndex" : 0 }, "schema" : "https://github.com/citation-style-language/schema/raw/master/csl-citation.json" }</w:instrText>
      </w:r>
      <w:r w:rsidR="00D54F5F">
        <w:fldChar w:fldCharType="separate"/>
      </w:r>
      <w:r w:rsidR="00D54F5F" w:rsidRPr="00D54F5F">
        <w:rPr>
          <w:noProof/>
        </w:rPr>
        <w:t>(Havlík et al., 2015; Thornton et al., 2009)</w:t>
      </w:r>
      <w:r w:rsidR="00D54F5F">
        <w:fldChar w:fldCharType="end"/>
      </w:r>
      <w:r w:rsidR="004E0896">
        <w:t>.</w:t>
      </w:r>
    </w:p>
    <w:p w:rsidR="007A0C39" w:rsidRDefault="007A0C39" w:rsidP="00EE44EF"/>
    <w:p w:rsidR="007A0C39" w:rsidRDefault="007A0C39" w:rsidP="00EE44EF">
      <w:r>
        <w:t>Against this backdrop</w:t>
      </w:r>
      <w:r w:rsidR="00F87CBF">
        <w:t>,</w:t>
      </w:r>
      <w:r>
        <w:t xml:space="preserve"> </w:t>
      </w:r>
      <w:r w:rsidR="00F87CBF">
        <w:t>agrobiodiversity (biodiversity of relevance to food and agriculture, see Figure 1)</w:t>
      </w:r>
      <w:r w:rsidR="005316A3">
        <w:t xml:space="preserve"> </w:t>
      </w:r>
      <w:r w:rsidR="00F87CBF">
        <w:t xml:space="preserve">is declining </w:t>
      </w:r>
      <w:r w:rsidR="005316A3">
        <w:t>primarily in response to farm intensification</w:t>
      </w:r>
      <w:r w:rsidR="005129C5">
        <w:t xml:space="preserve"> </w:t>
      </w:r>
      <w:r w:rsidR="005316A3">
        <w:t>and the need to farm for profit</w:t>
      </w:r>
      <w:r w:rsidR="002A57AB">
        <w:t xml:space="preserve"> </w:t>
      </w:r>
      <w:r w:rsidR="002A57AB">
        <w:fldChar w:fldCharType="begin" w:fldLock="1"/>
      </w:r>
      <w:r w:rsidR="00687B72">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Gruber, 2017; Tsiafouli et al., 2015)", "plainTextFormattedCitation" : "(Chaplin-Kramer et al., 2015; Gruber, 2017; Tsiafouli et al., 2015)", "previouslyFormattedCitation" : "(Chaplin-Kramer et al., 2015; Gruber, 2017; Tsiafouli et al., 2015)" }, "properties" : { "noteIndex" : 0 }, "schema" : "https://github.com/citation-style-language/schema/raw/master/csl-citation.json" }</w:instrText>
      </w:r>
      <w:r w:rsidR="002A57AB">
        <w:fldChar w:fldCharType="separate"/>
      </w:r>
      <w:r w:rsidR="00CD5EBB" w:rsidRPr="00CD5EBB">
        <w:rPr>
          <w:noProof/>
        </w:rPr>
        <w:t>(Chaplin-Kramer et al., 2015; Gruber, 2017; Tsiafouli et al., 2015)</w:t>
      </w:r>
      <w:r w:rsidR="002A57AB">
        <w:fldChar w:fldCharType="end"/>
      </w:r>
      <w:r w:rsidR="005316A3">
        <w:t>.</w:t>
      </w:r>
      <w:r w:rsidR="00F15617">
        <w:t xml:space="preserve"> </w:t>
      </w:r>
      <w:r w:rsidR="005316A3">
        <w:t>Yet, r</w:t>
      </w:r>
      <w:r w:rsidRPr="007A0C39">
        <w:t xml:space="preserve">eduction in diversity increases vulnerability to climatic and other stresses, raises risks for individual farmers, and </w:t>
      </w:r>
      <w:r w:rsidR="00B815F0">
        <w:t>undermines</w:t>
      </w:r>
      <w:r w:rsidRPr="007A0C39">
        <w:t xml:space="preserve"> the </w:t>
      </w:r>
      <w:r w:rsidR="00B815F0">
        <w:t>adaptability</w:t>
      </w:r>
      <w:r w:rsidRPr="007A0C39">
        <w:t xml:space="preserve"> of agriculture</w:t>
      </w:r>
      <w:r w:rsidR="00B815F0">
        <w:t xml:space="preserve"> to </w:t>
      </w:r>
      <w:r w:rsidR="00FB6D02">
        <w:t xml:space="preserve">meet </w:t>
      </w:r>
      <w:r w:rsidR="00B815F0">
        <w:t>future d</w:t>
      </w:r>
      <w:r w:rsidR="00FB6D02">
        <w:t>rivers of change</w:t>
      </w:r>
      <w:r w:rsidR="005316A3">
        <w:t xml:space="preserve"> </w:t>
      </w:r>
      <w:r w:rsidR="005316A3">
        <w:fldChar w:fldCharType="begin" w:fldLock="1"/>
      </w:r>
      <w:r w:rsidR="00B92719">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005316A3">
        <w:fldChar w:fldCharType="separate"/>
      </w:r>
      <w:r w:rsidR="005316A3" w:rsidRPr="00A80D92">
        <w:rPr>
          <w:noProof/>
        </w:rPr>
        <w:t>(Thrupp, 2000)</w:t>
      </w:r>
      <w:r w:rsidR="005316A3">
        <w:fldChar w:fldCharType="end"/>
      </w:r>
      <w:r w:rsidR="005316A3">
        <w:t>.</w:t>
      </w:r>
      <w:r w:rsidR="00C801EC">
        <w:t xml:space="preserve"> </w:t>
      </w:r>
      <w:r w:rsidR="00B92719">
        <w:t xml:space="preserve"> </w:t>
      </w:r>
    </w:p>
    <w:p w:rsidR="00C801EC" w:rsidRDefault="00C801EC" w:rsidP="00EE44EF"/>
    <w:p w:rsidR="00C801EC" w:rsidRDefault="00C801EC" w:rsidP="00C801EC">
      <w:r>
        <w:rPr>
          <w:noProof/>
          <w:lang w:eastAsia="en-GB"/>
        </w:rPr>
        <w:lastRenderedPageBreak/>
        <w:drawing>
          <wp:inline distT="0" distB="0" distL="0" distR="0" wp14:anchorId="487468D2" wp14:editId="34E6176F">
            <wp:extent cx="5219242" cy="1971675"/>
            <wp:effectExtent l="0" t="0" r="0" b="0"/>
            <wp:docPr id="7" name="Picture 7" descr="C:\Users\wwainwright\Desktop\Thesis\Thesis Writing\Tables and Figures\Figures\Agrobiodiversit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gif"/>
                    <pic:cNvPicPr>
                      <a:picLocks noChangeAspect="1" noChangeArrowheads="1"/>
                    </pic:cNvPicPr>
                  </pic:nvPicPr>
                  <pic:blipFill rotWithShape="1">
                    <a:blip r:embed="rId19">
                      <a:extLst>
                        <a:ext uri="{28A0092B-C50C-407E-A947-70E740481C1C}">
                          <a14:useLocalDpi xmlns:a14="http://schemas.microsoft.com/office/drawing/2010/main" val="0"/>
                        </a:ext>
                      </a:extLst>
                    </a:blip>
                    <a:srcRect t="7097" b="66194"/>
                    <a:stretch/>
                  </pic:blipFill>
                  <pic:spPr bwMode="auto">
                    <a:xfrm>
                      <a:off x="0" y="0"/>
                      <a:ext cx="5219242" cy="1971675"/>
                    </a:xfrm>
                    <a:prstGeom prst="rect">
                      <a:avLst/>
                    </a:prstGeom>
                    <a:noFill/>
                    <a:ln>
                      <a:noFill/>
                    </a:ln>
                    <a:extLst>
                      <a:ext uri="{53640926-AAD7-44D8-BBD7-CCE9431645EC}">
                        <a14:shadowObscured xmlns:a14="http://schemas.microsoft.com/office/drawing/2010/main"/>
                      </a:ext>
                    </a:extLst>
                  </pic:spPr>
                </pic:pic>
              </a:graphicData>
            </a:graphic>
          </wp:inline>
        </w:drawing>
      </w:r>
    </w:p>
    <w:p w:rsidR="00687B72" w:rsidRPr="00687B72" w:rsidRDefault="00C801EC" w:rsidP="00934DE5">
      <w:pPr>
        <w:pStyle w:val="Caption"/>
      </w:pPr>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Pr>
          <w:b/>
          <w:noProof/>
        </w:rPr>
        <w:t>1</w:t>
      </w:r>
      <w:r w:rsidRPr="009278B0">
        <w:rPr>
          <w:b/>
        </w:rPr>
        <w:fldChar w:fldCharType="end"/>
      </w:r>
      <w:r w:rsidRPr="009278B0">
        <w:rPr>
          <w:b/>
        </w:rPr>
        <w:t>:</w:t>
      </w:r>
      <w:r>
        <w:t xml:space="preserve"> Venn diagram showing agrobiodiversity as a subset of biodiversity. Adapted from </w:t>
      </w:r>
      <w:r>
        <w:fldChar w:fldCharType="begin" w:fldLock="1"/>
      </w:r>
      <w:r>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fldChar w:fldCharType="separate"/>
      </w:r>
      <w:r w:rsidRPr="003C0028">
        <w:rPr>
          <w:noProof/>
        </w:rPr>
        <w:t xml:space="preserve">FAO, </w:t>
      </w:r>
      <w:r>
        <w:rPr>
          <w:noProof/>
        </w:rPr>
        <w:t>(</w:t>
      </w:r>
      <w:r w:rsidRPr="003C0028">
        <w:rPr>
          <w:noProof/>
        </w:rPr>
        <w:t>2004)</w:t>
      </w:r>
      <w:r>
        <w:fldChar w:fldCharType="end"/>
      </w:r>
      <w:r w:rsidR="00687B72">
        <w:t>.</w:t>
      </w:r>
    </w:p>
    <w:p w:rsidR="005129C5" w:rsidRDefault="00327971" w:rsidP="00A80D92">
      <w:pPr>
        <w:pStyle w:val="Heading2"/>
      </w:pPr>
      <w:r>
        <w:t>A</w:t>
      </w:r>
      <w:r w:rsidR="00EE44EF">
        <w:t xml:space="preserve">grobiodiversity </w:t>
      </w:r>
      <w:r>
        <w:t>is undersupplied</w:t>
      </w:r>
    </w:p>
    <w:p w:rsidR="00EE44EF" w:rsidRDefault="00EE44EF" w:rsidP="00EE44EF">
      <w:pPr>
        <w:pStyle w:val="Firstparagraph"/>
      </w:pPr>
    </w:p>
    <w:p w:rsidR="00103681" w:rsidRDefault="00553BA2" w:rsidP="00B92719">
      <w:r>
        <w:t>Today,</w:t>
      </w:r>
      <w:r w:rsidR="005129C5">
        <w:t xml:space="preserve"> an increasingly constrained set of plant and animal diversity </w:t>
      </w:r>
      <w:r>
        <w:t xml:space="preserve">is relied upon </w:t>
      </w:r>
      <w:r w:rsidR="005129C5">
        <w:t>for global agricultural production. O</w:t>
      </w:r>
      <w:r w:rsidR="005129C5" w:rsidRPr="00246AFD">
        <w:t xml:space="preserve">nly 15 animal species worldwide account for 90% of livestock production </w:t>
      </w:r>
      <w:r w:rsidR="005129C5" w:rsidRPr="00246AFD">
        <w:fldChar w:fldCharType="begin" w:fldLock="1"/>
      </w:r>
      <w:r w:rsidR="005129C5">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005129C5" w:rsidRPr="00246AFD">
        <w:fldChar w:fldCharType="separate"/>
      </w:r>
      <w:r w:rsidR="005129C5" w:rsidRPr="00246AFD">
        <w:rPr>
          <w:noProof/>
        </w:rPr>
        <w:t>(Villanueva et al., 2004)</w:t>
      </w:r>
      <w:r w:rsidR="005129C5" w:rsidRPr="00246AFD">
        <w:fldChar w:fldCharType="end"/>
      </w:r>
      <w:r w:rsidR="005129C5">
        <w:t xml:space="preserve">. </w:t>
      </w:r>
      <w:commentRangeStart w:id="7"/>
      <w:r w:rsidR="00AE0EF5">
        <w:t>The range of breeds contributing to this production is often restricted to a couple of top performing breeds in each country (ref)</w:t>
      </w:r>
      <w:commentRangeEnd w:id="7"/>
      <w:r w:rsidR="002B57CD">
        <w:rPr>
          <w:rStyle w:val="CommentReference"/>
        </w:rPr>
        <w:commentReference w:id="7"/>
      </w:r>
      <w:r w:rsidR="00AE0EF5">
        <w:t xml:space="preserve">. </w:t>
      </w:r>
      <w:r w:rsidR="005129C5">
        <w:t xml:space="preserve">For crops, </w:t>
      </w:r>
      <w:r w:rsidR="00077502">
        <w:t xml:space="preserve">just 12 plant species </w:t>
      </w:r>
      <w:r w:rsidR="00AE0EF5">
        <w:t xml:space="preserve">worldwide </w:t>
      </w:r>
      <w:r w:rsidR="00077502">
        <w:t xml:space="preserve">provide more than 70% of all human calorific intake </w:t>
      </w:r>
      <w:r w:rsidR="00077502">
        <w:fldChar w:fldCharType="begin" w:fldLock="1"/>
      </w:r>
      <w:r w:rsidR="00077502">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00077502">
        <w:fldChar w:fldCharType="separate"/>
      </w:r>
      <w:r w:rsidR="00077502" w:rsidRPr="007F3551">
        <w:rPr>
          <w:noProof/>
        </w:rPr>
        <w:t>(Frison et al., 2012)</w:t>
      </w:r>
      <w:r w:rsidR="00077502">
        <w:fldChar w:fldCharType="end"/>
      </w:r>
      <w:r w:rsidR="00077502">
        <w:t xml:space="preserve">. </w:t>
      </w:r>
      <w:r w:rsidR="00103681" w:rsidRPr="00ED0BAF">
        <w:t>T</w:t>
      </w:r>
      <w:r w:rsidR="00103681">
        <w:t xml:space="preserve">he ability to grow </w:t>
      </w:r>
      <w:r w:rsidR="00103681" w:rsidRPr="00ED0BAF">
        <w:t>crops in</w:t>
      </w:r>
      <w:r w:rsidR="00103681">
        <w:t xml:space="preserve"> challenging environments</w:t>
      </w:r>
      <w:r w:rsidR="00103681" w:rsidRPr="00ED0BAF">
        <w:t>, particularly</w:t>
      </w:r>
      <w:r w:rsidR="00103681">
        <w:t xml:space="preserve"> those most affected by climate change,</w:t>
      </w:r>
      <w:r w:rsidR="00103681" w:rsidRPr="00ED0BAF">
        <w:t xml:space="preserve"> will re</w:t>
      </w:r>
      <w:r w:rsidR="00103681">
        <w:t>quire adaptive genetic resource</w:t>
      </w:r>
      <w:r w:rsidR="00AE0EF5">
        <w:t>s</w:t>
      </w:r>
      <w:r w:rsidR="00103681">
        <w:t xml:space="preserve"> and w</w:t>
      </w:r>
      <w:r w:rsidR="00077502">
        <w:t xml:space="preserve">ork by </w:t>
      </w:r>
      <w:r w:rsidR="00077502">
        <w:fldChar w:fldCharType="begin" w:fldLock="1"/>
      </w:r>
      <w:r w:rsidR="00190112">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00077502">
        <w:fldChar w:fldCharType="separate"/>
      </w:r>
      <w:r w:rsidR="00077502" w:rsidRPr="00077502">
        <w:rPr>
          <w:noProof/>
        </w:rPr>
        <w:t xml:space="preserve">Rojas-Downing et al., </w:t>
      </w:r>
      <w:r w:rsidR="00077502">
        <w:rPr>
          <w:noProof/>
        </w:rPr>
        <w:t>(</w:t>
      </w:r>
      <w:r w:rsidR="00077502" w:rsidRPr="00077502">
        <w:rPr>
          <w:noProof/>
        </w:rPr>
        <w:t>2017)</w:t>
      </w:r>
      <w:r w:rsidR="00077502">
        <w:fldChar w:fldCharType="end"/>
      </w:r>
      <w:r w:rsidR="00B92719">
        <w:t xml:space="preserve"> suggests </w:t>
      </w:r>
      <w:r w:rsidR="00077502">
        <w:t>c</w:t>
      </w:r>
      <w:r w:rsidR="00B92719" w:rsidRPr="00B92719">
        <w:t>rop and animal diversification are the most promising adaption measures</w:t>
      </w:r>
      <w:r w:rsidR="00E15FC2">
        <w:t xml:space="preserve">. </w:t>
      </w:r>
    </w:p>
    <w:p w:rsidR="00456CAF" w:rsidRDefault="00456CAF" w:rsidP="00B92719"/>
    <w:p w:rsidR="00607378" w:rsidRDefault="00756CA8" w:rsidP="00B92719">
      <w:r>
        <w:t>P</w:t>
      </w:r>
      <w:r w:rsidR="00456CAF">
        <w:t>ivotal work from the Millennium Ecosystem A</w:t>
      </w:r>
      <w:r w:rsidR="00687B72">
        <w:t xml:space="preserve">ssessment </w:t>
      </w:r>
      <w:r w:rsidR="00687B72">
        <w:fldChar w:fldCharType="begin" w:fldLock="1"/>
      </w:r>
      <w:r w:rsidR="00687B72">
        <w:instrText>ADDIN CSL_CITATION { "citationItems" : [ { "id" : "ITEM-1", "itemData" : { "author" : [ { "dropping-particle" : "", "family" : "MEA", "given" : "", "non-dropping-particle" : "", "parse-names" : false, "suffix" : "" } ], "id" : "ITEM-1", "issued" : { "date-parts" : [ [ "2005" ] ] }, "publisher" : "Island Press, Washington, DC. Accessed online at www. millenniumassessment. org", "title" : "Ecosystems and Human Well-being: Synthesis", "type" : "report" }, "uris" : [ "http://www.mendeley.com/documents/?uuid=94c39cd8-dc92-4f76-a966-48948cd5438f" ] } ], "mendeley" : { "formattedCitation" : "(MEA, 2005)", "plainTextFormattedCitation" : "(MEA, 2005)", "previouslyFormattedCitation" : "(MEA, 2005)" }, "properties" : { "noteIndex" : 0 }, "schema" : "https://github.com/citation-style-language/schema/raw/master/csl-citation.json" }</w:instrText>
      </w:r>
      <w:r w:rsidR="00687B72">
        <w:fldChar w:fldCharType="separate"/>
      </w:r>
      <w:r w:rsidR="00687B72" w:rsidRPr="00687B72">
        <w:rPr>
          <w:noProof/>
        </w:rPr>
        <w:t>(MEA, 2005)</w:t>
      </w:r>
      <w:r w:rsidR="00687B72">
        <w:fldChar w:fldCharType="end"/>
      </w:r>
      <w:r w:rsidR="00687B72">
        <w:t xml:space="preserve"> </w:t>
      </w:r>
      <w:r w:rsidR="00456CAF">
        <w:t xml:space="preserve">suggests </w:t>
      </w:r>
      <w:r w:rsidR="00456CAF" w:rsidRPr="00456CAF">
        <w:t xml:space="preserve">approximately 60% of major global ecosystem services </w:t>
      </w:r>
      <w:r w:rsidR="00456CAF">
        <w:t xml:space="preserve">(including those in </w:t>
      </w:r>
      <w:proofErr w:type="spellStart"/>
      <w:r w:rsidR="00456CAF">
        <w:t>agri</w:t>
      </w:r>
      <w:proofErr w:type="spellEnd"/>
      <w:r w:rsidR="00456CAF">
        <w:t xml:space="preserve">-systems) </w:t>
      </w:r>
      <w:r w:rsidR="00456CAF" w:rsidRPr="00456CAF">
        <w:t>have been degraded or used unsustainably</w:t>
      </w:r>
      <w:r w:rsidR="00456CAF">
        <w:t>. M</w:t>
      </w:r>
      <w:r w:rsidR="00687B72">
        <w:t>ore recently</w:t>
      </w:r>
      <w:r w:rsidR="00456CAF">
        <w:t>,</w:t>
      </w:r>
      <w:r w:rsidR="00687B72">
        <w:t xml:space="preserve"> the </w:t>
      </w:r>
      <w:r w:rsidR="00687B72" w:rsidRPr="00687B72">
        <w:t>Intergovernmental Science-Policy Platform on Biodiversity and Ecosystem Services</w:t>
      </w:r>
      <w:r w:rsidR="00687B72">
        <w:t xml:space="preserve"> </w:t>
      </w:r>
      <w:r w:rsidR="00687B72">
        <w:fldChar w:fldCharType="begin" w:fldLock="1"/>
      </w:r>
      <w:r w:rsidR="00736319">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00687B72">
        <w:fldChar w:fldCharType="separate"/>
      </w:r>
      <w:r w:rsidR="00687B72" w:rsidRPr="00687B72">
        <w:rPr>
          <w:noProof/>
        </w:rPr>
        <w:t>(IPBES, 2018)</w:t>
      </w:r>
      <w:r w:rsidR="00687B72">
        <w:fldChar w:fldCharType="end"/>
      </w:r>
      <w:r w:rsidR="00687B72" w:rsidRPr="00687B72">
        <w:t xml:space="preserve"> </w:t>
      </w:r>
      <w:r w:rsidR="0034710D">
        <w:t>has outlined the need to invest in biodiversity and ecosystem services and suggests such investments make sound economic sense</w:t>
      </w:r>
      <w:r w:rsidR="006654A1">
        <w:t xml:space="preserve"> (i.e. the benefits generally far outweigh the costs)</w:t>
      </w:r>
      <w:r w:rsidR="0034710D">
        <w:t xml:space="preserve">. </w:t>
      </w:r>
      <w:r w:rsidR="00456CAF">
        <w:t>But w</w:t>
      </w:r>
      <w:r w:rsidR="00E15FC2">
        <w:t>hile much work has explored the costs and benefits of preserving naturally occurring biodiversity</w:t>
      </w:r>
      <w:r w:rsidR="00736319">
        <w:t xml:space="preserve">, </w:t>
      </w:r>
      <w:r w:rsidR="00E15FC2">
        <w:t>much less has focused on</w:t>
      </w:r>
      <w:r w:rsidR="00456CAF">
        <w:t xml:space="preserve"> the explicit valuation of agrobiodiveristy. </w:t>
      </w:r>
    </w:p>
    <w:p w:rsidR="00456CAF" w:rsidRDefault="00456CAF" w:rsidP="00B92719"/>
    <w:p w:rsidR="00EE44EF" w:rsidRDefault="004013D1" w:rsidP="00EE44EF">
      <w:commentRangeStart w:id="8"/>
      <w:r>
        <w:t>Recent</w:t>
      </w:r>
      <w:commentRangeEnd w:id="8"/>
      <w:r w:rsidR="00934DE5">
        <w:rPr>
          <w:rStyle w:val="CommentReference"/>
        </w:rPr>
        <w:commentReference w:id="8"/>
      </w:r>
      <w:r>
        <w:t xml:space="preserve"> work by </w:t>
      </w:r>
      <w:r w:rsidR="00855160" w:rsidRPr="00855160">
        <w:t xml:space="preserve">The Economics of </w:t>
      </w:r>
      <w:r w:rsidR="00855160">
        <w:t xml:space="preserve">Ecosystems and Biodiversity for </w:t>
      </w:r>
      <w:r w:rsidR="00855160" w:rsidRPr="00855160">
        <w:t>Agriculture and Food (</w:t>
      </w:r>
      <w:proofErr w:type="spellStart"/>
      <w:r w:rsidR="00855160" w:rsidRPr="00855160">
        <w:t>TEEBAgriFood</w:t>
      </w:r>
      <w:proofErr w:type="spellEnd"/>
      <w:r w:rsidR="00855160" w:rsidRPr="00855160">
        <w:t>)</w:t>
      </w:r>
      <w:r>
        <w:t xml:space="preserve"> stresses the importance of recognising and valuing natural capital in </w:t>
      </w:r>
      <w:r>
        <w:lastRenderedPageBreak/>
        <w:t>agroecosystems</w:t>
      </w:r>
      <w:r w:rsidR="00E15FC2">
        <w:t xml:space="preserve"> and the need to invest in </w:t>
      </w:r>
      <w:r w:rsidR="00522C0C">
        <w:t>agro-bio</w:t>
      </w:r>
      <w:r w:rsidR="00E15FC2">
        <w:t>diversity for future food security</w:t>
      </w:r>
      <w:r w:rsidR="00522C0C">
        <w:t xml:space="preserve"> </w:t>
      </w:r>
      <w:r w:rsidR="001B47F6">
        <w:fldChar w:fldCharType="begin" w:fldLock="1"/>
      </w:r>
      <w:r w:rsidR="001B47F6">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001B47F6">
        <w:fldChar w:fldCharType="separate"/>
      </w:r>
      <w:r w:rsidR="001B47F6" w:rsidRPr="001B47F6">
        <w:rPr>
          <w:noProof/>
        </w:rPr>
        <w:t>(TEEB, 2018)</w:t>
      </w:r>
      <w:r w:rsidR="001B47F6">
        <w:fldChar w:fldCharType="end"/>
      </w:r>
      <w:r w:rsidR="00B73D75">
        <w:t xml:space="preserve">. </w:t>
      </w:r>
      <w:r w:rsidR="00A9041A">
        <w:t>Diversity is a public good not captured by markets</w:t>
      </w:r>
      <w:r w:rsidR="00BC36D6">
        <w:t xml:space="preserve"> because it </w:t>
      </w:r>
      <w:r w:rsidR="00522C0C">
        <w:t>lacks</w:t>
      </w:r>
      <w:r w:rsidR="00DC19BF">
        <w:t xml:space="preserve"> an explicit market value</w:t>
      </w:r>
      <w:r w:rsidR="00934DE5">
        <w:t xml:space="preserve"> and is therefore not reflected in the true cost of food production</w:t>
      </w:r>
      <w:r w:rsidR="00A9041A">
        <w:t>. This means diversity is often undersupplied through conventional markets and institutions</w:t>
      </w:r>
      <w:r w:rsidR="00DC19BF">
        <w:t>, resulting in a market failure since diversity is not supplied at socially optimal levels</w:t>
      </w:r>
      <w:r w:rsidR="00522C0C">
        <w:t>; alth</w:t>
      </w:r>
      <w:r w:rsidR="00934DE5">
        <w:t xml:space="preserve">ough what these levels are </w:t>
      </w:r>
      <w:r w:rsidR="00522C0C">
        <w:t>remains up for debate</w:t>
      </w:r>
      <w:r w:rsidR="00A9041A">
        <w:t xml:space="preserve">. </w:t>
      </w:r>
      <w:r w:rsidR="00934DE5">
        <w:t xml:space="preserve">This </w:t>
      </w:r>
      <w:r w:rsidR="00934DE5">
        <w:t xml:space="preserve">has resulted in the homogenisation of production landscapes worldwide </w:t>
      </w:r>
      <w:r w:rsidR="00934DE5">
        <w:fldChar w:fldCharType="begin" w:fldLock="1"/>
      </w:r>
      <w:r w:rsidR="001B7C22">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00934DE5">
        <w:fldChar w:fldCharType="separate"/>
      </w:r>
      <w:r w:rsidR="00934DE5" w:rsidRPr="00D56F1E">
        <w:rPr>
          <w:noProof/>
        </w:rPr>
        <w:t>(IPES-Food, 2016)</w:t>
      </w:r>
      <w:r w:rsidR="00934DE5">
        <w:fldChar w:fldCharType="end"/>
      </w:r>
      <w:r w:rsidR="00FF3557">
        <w:t xml:space="preserve"> and c</w:t>
      </w:r>
      <w:r w:rsidR="00A9041A">
        <w:t xml:space="preserve">orrective measures are therefore </w:t>
      </w:r>
      <w:r w:rsidR="00FF3557">
        <w:t xml:space="preserve">necessary </w:t>
      </w:r>
      <w:r w:rsidR="00A9041A">
        <w:t xml:space="preserve">to supply more diversity. </w:t>
      </w:r>
    </w:p>
    <w:p w:rsidR="00EE44EF" w:rsidRPr="00EE44EF" w:rsidRDefault="00EE44EF" w:rsidP="00EE44EF">
      <w:pPr>
        <w:pStyle w:val="Heading2"/>
      </w:pPr>
      <w:r>
        <w:t xml:space="preserve">Economic </w:t>
      </w:r>
      <w:r w:rsidR="00FF3557">
        <w:t>i</w:t>
      </w:r>
      <w:r w:rsidR="007364DB">
        <w:t>ncentives</w:t>
      </w:r>
      <w:r>
        <w:t xml:space="preserve"> to supply more diversity</w:t>
      </w:r>
    </w:p>
    <w:p w:rsidR="00411A92" w:rsidRDefault="00411A92" w:rsidP="00954FDD">
      <w:pPr>
        <w:pStyle w:val="Firstparagraph"/>
      </w:pPr>
      <w:r>
        <w:t>Need to discuss:</w:t>
      </w:r>
    </w:p>
    <w:p w:rsidR="00411A92" w:rsidRDefault="00411A92" w:rsidP="00411A92">
      <w:pPr>
        <w:pStyle w:val="Firstparagraph"/>
        <w:numPr>
          <w:ilvl w:val="0"/>
          <w:numId w:val="38"/>
        </w:numPr>
      </w:pPr>
      <w:r>
        <w:t>Economic incentives a popular tool – provide examples of application.</w:t>
      </w:r>
    </w:p>
    <w:p w:rsidR="00954FDD" w:rsidRDefault="00411A92" w:rsidP="00411A92">
      <w:pPr>
        <w:pStyle w:val="Firstparagraph"/>
        <w:numPr>
          <w:ilvl w:val="0"/>
          <w:numId w:val="38"/>
        </w:numPr>
      </w:pPr>
      <w:r>
        <w:t>Bu</w:t>
      </w:r>
      <w:r w:rsidR="00D64068">
        <w:t>t they often suffer from cost inefficiencies</w:t>
      </w:r>
      <w:r>
        <w:t xml:space="preserve"> through poor scheme design – give examples.</w:t>
      </w:r>
    </w:p>
    <w:p w:rsidR="002E2588" w:rsidRDefault="00411A92" w:rsidP="00411A92">
      <w:pPr>
        <w:pStyle w:val="ListParagraph"/>
        <w:numPr>
          <w:ilvl w:val="0"/>
          <w:numId w:val="38"/>
        </w:numPr>
      </w:pPr>
      <w:r>
        <w:t>There has been little exploration of scheme design and cost effectiveness for agrobiodiversity, although recent surveys by X suggest this is an important area of future work.</w:t>
      </w:r>
    </w:p>
    <w:p w:rsidR="00411A92" w:rsidRPr="00411A92" w:rsidRDefault="002E2588" w:rsidP="00411A92">
      <w:pPr>
        <w:pStyle w:val="ListParagraph"/>
        <w:numPr>
          <w:ilvl w:val="0"/>
          <w:numId w:val="38"/>
        </w:numPr>
      </w:pPr>
      <w:r>
        <w:t>The thesis therefore explores Z.</w:t>
      </w:r>
      <w:r w:rsidR="006E084C">
        <w:tab/>
      </w:r>
      <w:r w:rsidR="00411A92">
        <w:t xml:space="preserve"> </w:t>
      </w:r>
    </w:p>
    <w:p w:rsidR="00411A92" w:rsidRDefault="00411A92" w:rsidP="00411A92"/>
    <w:p w:rsidR="00FF3557" w:rsidRPr="00411A92" w:rsidRDefault="00FF3557" w:rsidP="00411A92">
      <w:r>
        <w:t xml:space="preserve">Economic </w:t>
      </w:r>
      <w:r w:rsidR="007364DB">
        <w:t xml:space="preserve">incentives </w:t>
      </w:r>
      <w:r>
        <w:t xml:space="preserve">provide a means to address market failures through a range of policy tools </w:t>
      </w:r>
      <w:r w:rsidR="007A2F16">
        <w:t xml:space="preserve">including </w:t>
      </w:r>
      <w:r>
        <w:t xml:space="preserve">regulation, taxation, </w:t>
      </w:r>
      <w:proofErr w:type="gramStart"/>
      <w:r>
        <w:t>certification</w:t>
      </w:r>
      <w:proofErr w:type="gramEnd"/>
      <w:r>
        <w:t xml:space="preserve"> and </w:t>
      </w:r>
      <w:r w:rsidR="00B346C7">
        <w:t>subsides</w:t>
      </w:r>
      <w:r>
        <w:t>.</w:t>
      </w:r>
      <w:r w:rsidR="007A2F16">
        <w:t xml:space="preserve"> </w:t>
      </w:r>
      <w:r w:rsidR="007364DB">
        <w:t xml:space="preserve">Incentives work by influencing the behaviours of actors and firms by altering market signals and economic conditions </w:t>
      </w:r>
      <w:r w:rsidR="001B7C22">
        <w:fldChar w:fldCharType="begin" w:fldLock="1"/>
      </w:r>
      <w:r w:rsidR="001B7C22">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8" ] ] }, "publisher" : "Routledge", "title" : "Environmental and natural resource economics", "type" : "book" }, "uris" : [ "http://www.mendeley.com/documents/?uuid=f3ec9809-4aa9-4d07-a855-55eee83f5864" ] } ], "mendeley" : { "formattedCitation" : "(Tietenberg and Lewis, 2018)", "plainTextFormattedCitation" : "(Tietenberg and Lewis, 2018)" }, "properties" : { "noteIndex" : 0 }, "schema" : "https://github.com/citation-style-language/schema/raw/master/csl-citation.json" }</w:instrText>
      </w:r>
      <w:r w:rsidR="001B7C22">
        <w:fldChar w:fldCharType="separate"/>
      </w:r>
      <w:r w:rsidR="001B7C22" w:rsidRPr="001B7C22">
        <w:rPr>
          <w:noProof/>
        </w:rPr>
        <w:t>(Tietenberg and Lewis, 2018)</w:t>
      </w:r>
      <w:r w:rsidR="001B7C22">
        <w:fldChar w:fldCharType="end"/>
      </w:r>
      <w:r w:rsidR="00171D71">
        <w:t>; thus providing</w:t>
      </w:r>
      <w:r w:rsidR="006126F4">
        <w:t xml:space="preserve"> a means to implement corrective policies. </w:t>
      </w:r>
      <w:r w:rsidR="00A773D2">
        <w:t xml:space="preserve"> </w:t>
      </w:r>
    </w:p>
    <w:p w:rsidR="00171D71" w:rsidRDefault="00171D71" w:rsidP="00EF700A"/>
    <w:p w:rsidR="00342B3D" w:rsidRDefault="00D239FE" w:rsidP="00EF700A">
      <w:r>
        <w:t>Economic incentives are becoming an increasingly popular way to address a range of environmental problems, including biodiversity loss.</w:t>
      </w:r>
      <w:r w:rsidR="00CD0D4D">
        <w:t xml:space="preserve"> </w:t>
      </w:r>
      <w:r w:rsidR="00342B3D">
        <w:t>They have been bought sharply into focus because they offer more flexibility than traditional ‘command and control’ policies that require agents and firms to adhere to minimum standards or regulations. Incentives drive</w:t>
      </w:r>
      <w:r w:rsidR="00D64068">
        <w:t xml:space="preserve"> innovative behaviour because ….x</w:t>
      </w:r>
      <w:r w:rsidR="00342B3D">
        <w:t xml:space="preserve">  </w:t>
      </w:r>
      <w:bookmarkStart w:id="9" w:name="_GoBack"/>
      <w:bookmarkEnd w:id="9"/>
    </w:p>
    <w:p w:rsidR="00342B3D" w:rsidRDefault="00342B3D" w:rsidP="00EF700A"/>
    <w:p w:rsidR="00342B3D" w:rsidRDefault="00342B3D" w:rsidP="00EF700A"/>
    <w:p w:rsidR="00EF700A" w:rsidRDefault="00CD0D4D" w:rsidP="00EF700A">
      <w:r>
        <w:lastRenderedPageBreak/>
        <w:t xml:space="preserve">Many governments </w:t>
      </w:r>
      <w:r w:rsidR="006126F4">
        <w:t>now incentivise actions</w:t>
      </w:r>
      <w:r>
        <w:t xml:space="preserve"> for moving away from industrialised farming systems and these measures range from baseline diversification requirements for receiving subsides to higher level voluntary schemes. </w:t>
      </w:r>
    </w:p>
    <w:p w:rsidR="00EE44EF" w:rsidRDefault="00EE44EF" w:rsidP="00EE44EF"/>
    <w:p w:rsidR="00EE44EF" w:rsidRDefault="00EE44EF" w:rsidP="00EE44EF"/>
    <w:p w:rsidR="00411A92" w:rsidRDefault="00411A92" w:rsidP="00411A92">
      <w:r>
        <w:t>This has been particularly evident in payments for ecosystem services (PES) schemes that reward landowners for supplying public goods (</w:t>
      </w:r>
      <w:r w:rsidRPr="007521D2">
        <w:rPr>
          <w:highlight w:val="yellow"/>
        </w:rPr>
        <w:t>refs</w:t>
      </w:r>
      <w:r>
        <w:t xml:space="preserve">). PES are voluntary schemes where land managers can opt to supply a pre-defined service for a conservation payment, conditional on certain specifications agreed between the service provider and beneficiary </w:t>
      </w:r>
      <w:r>
        <w:fldChar w:fldCharType="begin" w:fldLock="1"/>
      </w:r>
      <w:r>
        <w:instrText>ADDIN CSL_CITATION { "citationItems" : [ { "id" : "ITEM-1", "itemData" : { "ISBN" : "0300213948", "author" : [ { "dropping-particle" : "", "family" : "Helm", "given" : "Dieter", "non-dropping-particle" : "", "parse-names" : false, "suffix" : "" } ], "id" : "ITEM-1", "issued" : { "date-parts" : [ [ "2015" ] ] }, "publisher" : "Yale University Press", "title" : "Natural capital: valuing the planet", "type" : "book" }, "uris" : [ "http://www.mendeley.com/documents/?uuid=8b407ef7-08f2-40d1-bb57-51f3db460247" ] } ], "mendeley" : { "formattedCitation" : "(Helm, 2015)", "plainTextFormattedCitation" : "(Helm, 2015)", "previouslyFormattedCitation" : "(Helm, 2015)" }, "properties" : { "noteIndex" : 0 }, "schema" : "https://github.com/citation-style-language/schema/raw/master/csl-citation.json" }</w:instrText>
      </w:r>
      <w:r>
        <w:fldChar w:fldCharType="separate"/>
      </w:r>
      <w:r w:rsidRPr="004E6789">
        <w:rPr>
          <w:noProof/>
        </w:rPr>
        <w:t>(Helm, 2015)</w:t>
      </w:r>
      <w:r>
        <w:fldChar w:fldCharType="end"/>
      </w:r>
      <w:r>
        <w:t xml:space="preserve">. Such approaches generally work by offering financial incentives to encourage land managers to supply environmental services that are valued by society. This may generate both public and private benefits. </w:t>
      </w:r>
    </w:p>
    <w:p w:rsidR="00411A92" w:rsidRDefault="00411A92" w:rsidP="00411A92"/>
    <w:p w:rsidR="00411A92" w:rsidRDefault="00411A92" w:rsidP="00411A92">
      <w:r>
        <w:t xml:space="preserve">A theoretical example, framed in the context of PGR and FAnGR conservation, may provide further clarification (see </w:t>
      </w:r>
      <w:r w:rsidRPr="000F1E1D">
        <w:rPr>
          <w:highlight w:val="yellow"/>
        </w:rPr>
        <w:t>Figure x</w:t>
      </w:r>
      <w:r>
        <w:t xml:space="preserve">). Assuming farmers are rational profit maximising individuals, producers will only farm with traditional cultivars until point </w:t>
      </w:r>
      <w:proofErr w:type="spellStart"/>
      <w:proofErr w:type="gramStart"/>
      <w:r>
        <w:t>a</w:t>
      </w:r>
      <w:r>
        <w:rPr>
          <w:vertAlign w:val="superscript"/>
        </w:rPr>
        <w:t>p</w:t>
      </w:r>
      <w:proofErr w:type="spellEnd"/>
      <w:proofErr w:type="gramEnd"/>
      <w:r>
        <w:t xml:space="preserve"> where profitability is maximised, subject to the level of farm intensification </w:t>
      </w:r>
      <w:proofErr w:type="spellStart"/>
      <w:r>
        <w:t>a</w:t>
      </w:r>
      <w:r>
        <w:rPr>
          <w:vertAlign w:val="superscript"/>
        </w:rPr>
        <w:t>i</w:t>
      </w:r>
      <w:proofErr w:type="spellEnd"/>
      <w:r>
        <w:t xml:space="preserve">.  Prior to </w:t>
      </w:r>
      <w:proofErr w:type="spellStart"/>
      <w:proofErr w:type="gramStart"/>
      <w:r>
        <w:t>a</w:t>
      </w:r>
      <w:r>
        <w:rPr>
          <w:vertAlign w:val="superscript"/>
        </w:rPr>
        <w:t>p</w:t>
      </w:r>
      <w:proofErr w:type="spellEnd"/>
      <w:proofErr w:type="gramEnd"/>
      <w:r>
        <w:t xml:space="preserve">, it may be desirable to use traditional varieties or breeds (i.e. low-input, extensive systems). Beyond this, improved breeds and varieties are the norm but this may not be socially desirable due to genetic erosion.  An intervention, in the form of economic incentives, therefore shifts the curve from </w:t>
      </w:r>
      <w:proofErr w:type="spellStart"/>
      <w:proofErr w:type="gramStart"/>
      <w:r>
        <w:t>a</w:t>
      </w:r>
      <w:r>
        <w:rPr>
          <w:vertAlign w:val="superscript"/>
        </w:rPr>
        <w:t>p</w:t>
      </w:r>
      <w:proofErr w:type="spellEnd"/>
      <w:proofErr w:type="gramEnd"/>
      <w:r>
        <w:t xml:space="preserve"> to </w:t>
      </w:r>
      <w:proofErr w:type="spellStart"/>
      <w:r>
        <w:t>b</w:t>
      </w:r>
      <w:r>
        <w:rPr>
          <w:vertAlign w:val="superscript"/>
        </w:rPr>
        <w:t>p</w:t>
      </w:r>
      <w:proofErr w:type="spellEnd"/>
      <w:r>
        <w:t xml:space="preserve"> – therefore lowering the opportunity cost of producing with a traditional breed or variety whilst capturing the societal benefit (red hashed area) of supplying additional diversity. </w:t>
      </w:r>
    </w:p>
    <w:p w:rsidR="00411A92" w:rsidRDefault="00411A92" w:rsidP="00411A92"/>
    <w:p w:rsidR="00411A92" w:rsidRDefault="00411A92" w:rsidP="00411A92">
      <w:pPr>
        <w:jc w:val="center"/>
      </w:pPr>
      <w:r>
        <w:rPr>
          <w:noProof/>
          <w:lang w:eastAsia="en-GB"/>
        </w:rPr>
        <w:lastRenderedPageBreak/>
        <w:drawing>
          <wp:inline distT="0" distB="0" distL="0" distR="0" wp14:anchorId="7A1DBA50" wp14:editId="618189B8">
            <wp:extent cx="4143375" cy="3089975"/>
            <wp:effectExtent l="0" t="0" r="0" b="0"/>
            <wp:docPr id="9" name="Picture 9" descr="C:\Users\wwainwright\Desktop\Thesis\Thesis Writing\Tables and Figures\Introduction-Line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Desktop\Thesis\Thesis Writing\Tables and Figures\Introduction-Line Graph.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920" t="11742" r="21708" b="48516"/>
                    <a:stretch/>
                  </pic:blipFill>
                  <pic:spPr bwMode="auto">
                    <a:xfrm>
                      <a:off x="0" y="0"/>
                      <a:ext cx="4143739" cy="3090247"/>
                    </a:xfrm>
                    <a:prstGeom prst="rect">
                      <a:avLst/>
                    </a:prstGeom>
                    <a:noFill/>
                    <a:ln>
                      <a:noFill/>
                    </a:ln>
                    <a:extLst>
                      <a:ext uri="{53640926-AAD7-44D8-BBD7-CCE9431645EC}">
                        <a14:shadowObscured xmlns:a14="http://schemas.microsoft.com/office/drawing/2010/main"/>
                      </a:ext>
                    </a:extLst>
                  </pic:spPr>
                </pic:pic>
              </a:graphicData>
            </a:graphic>
          </wp:inline>
        </w:drawing>
      </w:r>
    </w:p>
    <w:p w:rsidR="00411A92" w:rsidRDefault="00411A92" w:rsidP="00411A92">
      <w:pPr>
        <w:pStyle w:val="Caption"/>
      </w:pPr>
      <w:r w:rsidRPr="00034C03">
        <w:rPr>
          <w:b/>
        </w:rPr>
        <w:t xml:space="preserve">Figure </w:t>
      </w:r>
      <w:r w:rsidRPr="00034C03">
        <w:rPr>
          <w:b/>
        </w:rPr>
        <w:fldChar w:fldCharType="begin"/>
      </w:r>
      <w:r w:rsidRPr="00034C03">
        <w:rPr>
          <w:b/>
        </w:rPr>
        <w:instrText xml:space="preserve"> SEQ Figure \* ARABIC </w:instrText>
      </w:r>
      <w:r w:rsidRPr="00034C03">
        <w:rPr>
          <w:b/>
        </w:rPr>
        <w:fldChar w:fldCharType="separate"/>
      </w:r>
      <w:r>
        <w:rPr>
          <w:b/>
          <w:noProof/>
        </w:rPr>
        <w:t>4</w:t>
      </w:r>
      <w:r w:rsidRPr="00034C03">
        <w:rPr>
          <w:b/>
        </w:rPr>
        <w:fldChar w:fldCharType="end"/>
      </w:r>
      <w:r w:rsidRPr="00034C03">
        <w:rPr>
          <w:b/>
        </w:rPr>
        <w:t>:</w:t>
      </w:r>
      <w:r>
        <w:t xml:space="preserve"> Economics of subsidy schemes to conserve PGR and FAnGR diversity. The dotted line represents the implementation of an incentive based scheme. The red hashed area reveals the societal benefit of supplying improved diversity, captured by the farmer/land manger in the form of an incentive payment.  </w:t>
      </w:r>
    </w:p>
    <w:p w:rsidR="00411A92" w:rsidRDefault="00411A92" w:rsidP="00411A92"/>
    <w:p w:rsidR="00411A92" w:rsidRDefault="00411A92" w:rsidP="00411A92">
      <w:r>
        <w:t xml:space="preserve">A key advantage of direct payment mechanisms is that genetic resources which maximise societal benefits can be conserved. It may therefore prove to be more efficient than voluntary collective effort </w:t>
      </w:r>
      <w:r>
        <w:fldChar w:fldCharType="begin" w:fldLock="1"/>
      </w:r>
      <w:r>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 "plainTextFormattedCitation" : "(Narloch et al., 2011)", "previouslyFormattedCitation" : "(Narloch et al., 2011)" }, "properties" : { "noteIndex" : 0 }, "schema" : "https://github.com/citation-style-language/schema/raw/master/csl-citation.json" }</w:instrText>
      </w:r>
      <w:r>
        <w:fldChar w:fldCharType="separate"/>
      </w:r>
      <w:r w:rsidRPr="002126A9">
        <w:rPr>
          <w:noProof/>
        </w:rPr>
        <w:t>(Narloch et al., 2011)</w:t>
      </w:r>
      <w:r>
        <w:fldChar w:fldCharType="end"/>
      </w:r>
      <w:r>
        <w:t xml:space="preserve">. In addition, incentive schemes can be combined with diversity metrics, prioritisation approaches </w:t>
      </w:r>
      <w:r>
        <w:fldChar w:fldCharType="begin" w:fldLock="1"/>
      </w:r>
      <w:r>
        <w:instrText>ADDIN CSL_CITATION { "citationItems" : [ { "id" : "ITEM-1", "itemData" : { "author" : [ { "dropping-particle" : "", "family" : "Weitzman", "given" : "ML", "non-dropping-particle" : "", "parse-names" : false, "suffix" : "" } ], "container-title" : "Econometrica", "id" : "ITEM-1", "issue" : "6", "issued" : { "date-parts" : [ [ "1998" ] ] }, "page" : "1279-1298", "title" : "The Noah's ark problem", "type" : "article-journal", "volume" : "66" }, "uris" : [ "http://www.mendeley.com/documents/?uuid=6f5de2e2-0259-4f8b-93c1-63b1bd6076b6" ] } ], "mendeley" : { "formattedCitation" : "(Weitzman, 1998)", "plainTextFormattedCitation" : "(Weitzman, 1998)", "previouslyFormattedCitation" : "(Weitzman, 1998)" }, "properties" : { "noteIndex" : 0 }, "schema" : "https://github.com/citation-style-language/schema/raw/master/csl-citation.json" }</w:instrText>
      </w:r>
      <w:r>
        <w:fldChar w:fldCharType="separate"/>
      </w:r>
      <w:r w:rsidRPr="006F1307">
        <w:rPr>
          <w:noProof/>
        </w:rPr>
        <w:t>(Weitzman, 1998)</w:t>
      </w:r>
      <w:r>
        <w:fldChar w:fldCharType="end"/>
      </w:r>
      <w:r>
        <w:t xml:space="preserve"> or safe minimum standards </w:t>
      </w:r>
      <w:r>
        <w:fldChar w:fldCharType="begin" w:fldLock="1"/>
      </w:r>
      <w:r>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fldChar w:fldCharType="separate"/>
      </w:r>
      <w:r w:rsidRPr="00213696">
        <w:rPr>
          <w:noProof/>
        </w:rPr>
        <w:t>(Drucker, 2006)</w:t>
      </w:r>
      <w:r>
        <w:fldChar w:fldCharType="end"/>
      </w:r>
      <w:r>
        <w:t xml:space="preserve"> for greater economic and ecological efficiency.  Yet, there are relatively few examples where this is applied in practice which hampers the effectiveness of incentive schemes. </w:t>
      </w:r>
    </w:p>
    <w:p w:rsidR="00411A92" w:rsidRDefault="00411A92" w:rsidP="00411A92"/>
    <w:p w:rsidR="00411A92" w:rsidRDefault="00411A92" w:rsidP="00411A92">
      <w:commentRangeStart w:id="10"/>
      <w:r>
        <w:t xml:space="preserve">At the same time, there are concerns </w:t>
      </w:r>
      <w:r w:rsidRPr="00D0137A">
        <w:t>that</w:t>
      </w:r>
      <w:r>
        <w:t xml:space="preserve"> </w:t>
      </w:r>
      <w:r w:rsidRPr="00D0137A">
        <w:t>economic incentives may “crowd out” intrinsic motivations, such as</w:t>
      </w:r>
      <w:r>
        <w:t xml:space="preserve"> </w:t>
      </w:r>
      <w:r w:rsidRPr="00D0137A">
        <w:t xml:space="preserve">people's moral commitment towards nature conservation </w:t>
      </w:r>
      <w:r>
        <w:fldChar w:fldCharType="begin" w:fldLock="1"/>
      </w:r>
      <w:r>
        <w:instrText>ADDIN CSL_CITATION { "citationItems" : [ { "id" : "ITEM-1", "itemData" : { "ISSN" : "1525-3244", "author" : [ { "dropping-particle" : "", "family" : "Luck", "given" : "Gary W", "non-dropping-particle" : "", "parse-names" : false, "suffix" : "" }, { "dropping-particle" : "", "family" : "Chan", "given" : "Kai M A", "non-dropping-particle" : "", "parse-names" : false, "suffix" : "" }, { "dropping-particle" : "", "family" : "Eser", "given" : "Uta", "non-dropping-particle" : "", "parse-names" : false, "suffix" : "" }, { "dropping-particle" : "", "family" : "G\u00f3mez-Baggethun", "given" : "Erik", "non-dropping-particle" : "", "parse-names" : false, "suffix" : "" }, { "dropping-particle" : "", "family" : "Matzdorf", "given" : "Bettina", "non-dropping-particle" : "", "parse-names" : false, "suffix" : "" }, { "dropping-particle" : "", "family" : "Norton", "given" : "Bryan", "non-dropping-particle" : "", "parse-names" : false, "suffix" : "" }, { "dropping-particle" : "", "family" : "Potschin", "given" : "Marion B", "non-dropping-particle" : "", "parse-names" : false, "suffix" : "" } ], "container-title" : "BioScience", "id" : "ITEM-1", "issue" : "12", "issued" : { "date-parts" : [ [ "2012" ] ] }, "page" : "1020-1029", "publisher" : "American Institute of Biological Sciences Circulation, AIBS, 1313 Dolley Madison Blvd., Suite 402, McLean, VA 22101. USA", "title" : "Ethical considerations in on-ground applications of the ecosystem services concept", "type" : "article-journal", "volume" : "62" }, "uris" : [ "http://www.mendeley.com/documents/?uuid=50a45af2-aca9-4b60-ac87-3db3b716f804" ] } ], "mendeley" : { "formattedCitation" : "(Luck et al., 2012)", "plainTextFormattedCitation" : "(Luck et al., 2012)", "previouslyFormattedCitation" : "(Luck et al., 2012)" }, "properties" : { "noteIndex" : 0 }, "schema" : "https://github.com/citation-style-language/schema/raw/master/csl-citation.json" }</w:instrText>
      </w:r>
      <w:r>
        <w:fldChar w:fldCharType="separate"/>
      </w:r>
      <w:r w:rsidRPr="00881938">
        <w:rPr>
          <w:noProof/>
        </w:rPr>
        <w:t>(Luck et al., 2012)</w:t>
      </w:r>
      <w:r>
        <w:fldChar w:fldCharType="end"/>
      </w:r>
      <w:r>
        <w:t xml:space="preserve"> while others </w:t>
      </w:r>
      <w:r w:rsidRPr="00D0137A">
        <w:t>suggest</w:t>
      </w:r>
      <w:r>
        <w:t xml:space="preserve"> incentives</w:t>
      </w:r>
      <w:r w:rsidRPr="00D0137A">
        <w:t xml:space="preserve"> can induce </w:t>
      </w:r>
      <w:r>
        <w:t xml:space="preserve">“crowd in” positive actions for conservation </w:t>
      </w:r>
      <w:r w:rsidRPr="00D0137A">
        <w:t xml:space="preserve"> </w:t>
      </w:r>
      <w:commentRangeEnd w:id="10"/>
      <w:r>
        <w:rPr>
          <w:rStyle w:val="CommentReference"/>
        </w:rPr>
        <w:commentReference w:id="10"/>
      </w:r>
      <w:r>
        <w:t xml:space="preserve">A review by </w:t>
      </w:r>
      <w:r>
        <w:fldChar w:fldCharType="begin" w:fldLock="1"/>
      </w:r>
      <w:r>
        <w:instrText>ADDIN CSL_CITATION { "citationItems" : [ { "id" : "ITEM-1", "itemData" : { "ISSN" : "0921-8009", "author" : [ { "dropping-particle" : "", "family" : "Rode", "given" : "Julian", "non-dropping-particle" : "", "parse-names" : false, "suffix" : "" }, { "dropping-particle" : "", "family" : "G\u00f3mez-Baggethun", "given" : "Erik", "non-dropping-particle" : "", "parse-names" : false, "suffix" : "" }, { "dropping-particle" : "", "family" : "Krause", "given" : "Torsten", "non-dropping-particle" : "", "parse-names" : false, "suffix" : "" } ], "container-title" : "Ecological Economics", "id" : "ITEM-1", "issued" : { "date-parts" : [ [ "2015" ] ] }, "page" : "270-282", "publisher" : "Elsevier", "title" : "Motivation crowding by economic incentives in conservation policy: A review of the empirical evidence", "type" : "article-journal", "volume" : "117" }, "uris" : [ "http://www.mendeley.com/documents/?uuid=579d31d5-13e4-4c6b-80e1-c823e48e105e" ] } ], "mendeley" : { "formattedCitation" : "(Rode et al., 2015)", "manualFormatting" : "Rode et al., (2015)", "plainTextFormattedCitation" : "(Rode et al., 2015)", "previouslyFormattedCitation" : "(Rode et al., 2015)" }, "properties" : { "noteIndex" : 0 }, "schema" : "https://github.com/citation-style-language/schema/raw/master/csl-citation.json" }</w:instrText>
      </w:r>
      <w:r>
        <w:fldChar w:fldCharType="separate"/>
      </w:r>
      <w:r w:rsidRPr="008F7323">
        <w:rPr>
          <w:noProof/>
        </w:rPr>
        <w:t xml:space="preserve">Rode et al., </w:t>
      </w:r>
      <w:r>
        <w:rPr>
          <w:noProof/>
        </w:rPr>
        <w:t>(</w:t>
      </w:r>
      <w:r w:rsidRPr="008F7323">
        <w:rPr>
          <w:noProof/>
        </w:rPr>
        <w:t>2015)</w:t>
      </w:r>
      <w:r>
        <w:fldChar w:fldCharType="end"/>
      </w:r>
      <w:r>
        <w:t xml:space="preserve"> provides evidence </w:t>
      </w:r>
      <w:r w:rsidRPr="00C425E1">
        <w:t xml:space="preserve">for both </w:t>
      </w:r>
      <w:r>
        <w:t>‘</w:t>
      </w:r>
      <w:r w:rsidRPr="00C425E1">
        <w:t>crowding</w:t>
      </w:r>
      <w:r>
        <w:t xml:space="preserve"> in’</w:t>
      </w:r>
      <w:r w:rsidRPr="00C425E1">
        <w:t xml:space="preserve"> and</w:t>
      </w:r>
      <w:r>
        <w:t xml:space="preserve"> ‘crowding out’ e</w:t>
      </w:r>
      <w:r w:rsidRPr="00C425E1">
        <w:t>ffects.</w:t>
      </w:r>
      <w:r>
        <w:t xml:space="preserve"> Additionally, the use of incentive based schemes raises broader questions concerning fairness and distribution effects </w:t>
      </w:r>
      <w:r>
        <w:fldChar w:fldCharType="begin" w:fldLock="1"/>
      </w:r>
      <w:r>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2", "itemData" : { "ISSN" : "1523-1739", "author" : [ { "dropping-particle" : "", "family" : "Wunder", "given" : "Sven", "non-dropping-particle" : "", "parse-names" : false, "suffix" : "" } ], "container-title" : "Conservation biology", "id" : "ITEM-2",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3", "itemData" : { "ISSN" : "0027-8424",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3", "issue" : "28", "issued" : { "date-parts" : [ [ "2008" ] ] }, "page" : "9465-9470", "publisher" : "National Acad Sciences", "title" : "Designing payments for ecosystem services: Lessons from previous experience with incentive-based mechanisms", "type" : "article-journal", "volume" : "105" }, "uris" : [ "http://www.mendeley.com/documents/?uuid=d4b39378-cb13-40ed-98b0-0656ba3a38de" ] } ], "mendeley" : { "formattedCitation" : "(Jack et al., 2008; Narloch et al., 2013; Wunder, 2007)", "plainTextFormattedCitation" : "(Jack et al., 2008; Narloch et al., 2013; Wunder, 2007)", "previouslyFormattedCitation" : "(Jack et al., 2008; Narloch et al., 2013; Wunder, 2007)" }, "properties" : { "noteIndex" : 0 }, "schema" : "https://github.com/citation-style-language/schema/raw/master/csl-citation.json" }</w:instrText>
      </w:r>
      <w:r>
        <w:fldChar w:fldCharType="separate"/>
      </w:r>
      <w:r w:rsidRPr="000C5ED8">
        <w:rPr>
          <w:noProof/>
        </w:rPr>
        <w:t>(Jack et al., 2008; Narloch et al., 2013; Wunder, 2007)</w:t>
      </w:r>
      <w:r>
        <w:fldChar w:fldCharType="end"/>
      </w:r>
      <w:r>
        <w:t xml:space="preserve"> as well as how transaction costs are considered in scheme design. </w:t>
      </w:r>
    </w:p>
    <w:p w:rsidR="00411A92" w:rsidRPr="009C0359" w:rsidRDefault="00411A92" w:rsidP="00411A92"/>
    <w:p w:rsidR="00411A92" w:rsidRDefault="00411A92" w:rsidP="00411A92">
      <w:r>
        <w:lastRenderedPageBreak/>
        <w:t xml:space="preserve">PES type schemes have been formally adopted for plant and animal genetic resources conservation in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plainTextFormattedCitation" : "(Kompan et al., 2014; Poudel, 2015)", "previouslyFormattedCitation" : "(Kompan et al., 2014; Poudel, 2015)" }, "properties" : { "noteIndex" : 0 }, "schema" : "https://github.com/citation-style-language/schema/raw/master/csl-citation.json" }</w:instrText>
      </w:r>
      <w:r>
        <w:fldChar w:fldCharType="separate"/>
      </w:r>
      <w:r w:rsidRPr="009403AF">
        <w:rPr>
          <w:noProof/>
        </w:rPr>
        <w:t>(Kompan et al., 2014; Poudel, 2015)</w:t>
      </w:r>
      <w:r>
        <w:fldChar w:fldCharType="end"/>
      </w:r>
      <w:r>
        <w:t xml:space="preserve"> but are relatively scarce on the global stage. Most schemes provide payments to compensate </w:t>
      </w:r>
      <w:r w:rsidRPr="00023576">
        <w:t>yield gaps between traditional and improved varieties</w:t>
      </w:r>
      <w:r>
        <w:t xml:space="preserve"> (i.e. opportunity cost)</w:t>
      </w:r>
      <w:r w:rsidRPr="00023576">
        <w:t>.</w:t>
      </w:r>
      <w:r>
        <w:t xml:space="preserve">  There is limited evidence concerning the effectiveness of incentive schemes for agrobiodiveristy conservation. Work by </w:t>
      </w:r>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manualFormatting" : "Bojkovski et al., (2015)", "plainTextFormattedCitation" : "(Bojkovski et al., 2015)", "previouslyFormattedCitation" : "(Bojkovski et al., 2015)" }, "properties" : { "noteIndex" : 0 }, "schema" : "https://github.com/citation-style-language/schema/raw/master/csl-citation.json" }</w:instrText>
      </w:r>
      <w:r>
        <w:fldChar w:fldCharType="separate"/>
      </w:r>
      <w:r w:rsidRPr="00837283">
        <w:rPr>
          <w:noProof/>
        </w:rPr>
        <w:t xml:space="preserve">Bojkovski et al., </w:t>
      </w:r>
      <w:r>
        <w:rPr>
          <w:noProof/>
        </w:rPr>
        <w:t>(</w:t>
      </w:r>
      <w:r w:rsidRPr="00837283">
        <w:rPr>
          <w:noProof/>
        </w:rPr>
        <w:t>2015)</w:t>
      </w:r>
      <w:r>
        <w:fldChar w:fldCharType="end"/>
      </w:r>
      <w:r>
        <w:t xml:space="preserve"> indicates the cost effectiveness of FAnGR incentive schemes in Europe needs improving while for </w:t>
      </w:r>
      <w:r w:rsidRPr="000E60C8">
        <w:rPr>
          <w:highlight w:val="yellow"/>
        </w:rPr>
        <w:t>PGR ….X</w:t>
      </w:r>
      <w:r>
        <w:t xml:space="preserve">.  </w:t>
      </w:r>
    </w:p>
    <w:p w:rsidR="00EE44EF" w:rsidRDefault="00EE44EF" w:rsidP="00EE44EF"/>
    <w:p w:rsidR="00EE44EF" w:rsidRDefault="00EE44EF" w:rsidP="00EE44EF"/>
    <w:p w:rsidR="00EE44EF" w:rsidRDefault="00EE44EF" w:rsidP="00EE44EF"/>
    <w:p w:rsidR="00EE44EF" w:rsidRDefault="00EE44EF" w:rsidP="00EE44EF"/>
    <w:p w:rsidR="00EE44EF" w:rsidRDefault="00EE44EF" w:rsidP="00EE44EF"/>
    <w:p w:rsidR="00EE44EF" w:rsidRDefault="00EE44EF" w:rsidP="00EE44EF"/>
    <w:p w:rsidR="00EE44EF" w:rsidRDefault="00EE44EF" w:rsidP="00EE44EF"/>
    <w:p w:rsidR="00EE44EF" w:rsidRPr="00EE44EF" w:rsidRDefault="00EE44EF" w:rsidP="00EE44EF"/>
    <w:p w:rsidR="00823795" w:rsidRDefault="00214141" w:rsidP="0061202C">
      <w:pPr>
        <w:pStyle w:val="Heading3"/>
      </w:pPr>
      <w:r>
        <w:t>L</w:t>
      </w:r>
      <w:r w:rsidR="00823795">
        <w:t>ivestock production</w:t>
      </w:r>
      <w:bookmarkEnd w:id="6"/>
      <w:r w:rsidR="00823795">
        <w:t xml:space="preserve"> </w:t>
      </w:r>
    </w:p>
    <w:p w:rsidR="00823795" w:rsidRDefault="00823795" w:rsidP="00823795"/>
    <w:p w:rsidR="00214141" w:rsidRDefault="00823795" w:rsidP="00823795">
      <w:commentRangeStart w:id="11"/>
      <w:r>
        <w:t>The global livestock</w:t>
      </w:r>
      <w:r w:rsidR="003A1237">
        <w:t xml:space="preserve"> sector </w:t>
      </w:r>
      <w:r w:rsidR="005C5965">
        <w:t xml:space="preserve">is estimated to account </w:t>
      </w:r>
      <w:r w:rsidR="003A1237">
        <w:t>for 33</w:t>
      </w:r>
      <w:r w:rsidRPr="00823795">
        <w:t>% of agricultural G</w:t>
      </w:r>
      <w:r w:rsidR="005C5965">
        <w:t xml:space="preserve">ross Domestic Product (GDP); </w:t>
      </w:r>
      <w:r w:rsidRPr="00823795">
        <w:t>employs 1.3 billion people</w:t>
      </w:r>
      <w:r w:rsidR="005C5965">
        <w:t xml:space="preserve"> and occupies some 30% of the planets ice-free</w:t>
      </w:r>
      <w:r w:rsidR="000409D7">
        <w:t xml:space="preserve"> land</w:t>
      </w:r>
      <w:r w:rsidR="0020659A">
        <w:t xml:space="preserve"> </w:t>
      </w:r>
      <w:r w:rsidR="0020659A">
        <w:fldChar w:fldCharType="begin" w:fldLock="1"/>
      </w:r>
      <w:r w:rsidR="003E6071">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b5fdfe8d-46bb-48df-8b30-65b116d6fdb3" ] }, { "id" : "ITEM-2", "itemData" : { "author" : [ { "dropping-particle" : "", "family" : "Steinfeld", "given" : "Henning", "non-dropping-particle" : "", "parse-names" : false, "suffix" : "" }, { "dropping-particle" : "", "family" : "Gerber", "given" : "Pierre", "non-dropping-particle" : "", "parse-names" : false, "suffix" : "" }, { "dropping-particle" : "", "family" : "Wassenaar", "given" : "Tom", "non-dropping-particle" : "", "parse-names" : false, "suffix" : "" }, { "dropping-particle" : "", "family" : "Castel", "given" : "Vincent", "non-dropping-particle" : "", "parse-names" : false, "suffix" : "" }, { "dropping-particle" : "", "family" : "Rosales", "given" : "Mauricio", "non-dropping-particle" : "", "parse-names" : false, "suffix" : "" }, { "dropping-particle" : "", "family" : "Haan", "given" : "Cees", "non-dropping-particle" : "de", "parse-names" : false, "suffix" : "" } ], "container-title" : "Environmental issues and options. FAO, Rom", "id" : "ITEM-2", "issued" : { "date-parts" : [ [ "2007" ] ] }, "title" : "Livestock\u2019s long shadow", "type" : "article-journal" }, "uris" : [ "http://www.mendeley.com/documents/?uuid=43d86d8b-a884-422f-98eb-dcc200a4a669" ] } ], "mendeley" : { "formattedCitation" : "(Steinfeld et al., 2007; Thornton, 2010)", "plainTextFormattedCitation" : "(Steinfeld et al., 2007; Thornton, 2010)", "previouslyFormattedCitation" : "(Steinfeld et al., 2007; Thornton, 2010)" }, "properties" : { "noteIndex" : 0 }, "schema" : "https://github.com/citation-style-language/schema/raw/master/csl-citation.json" }</w:instrText>
      </w:r>
      <w:r w:rsidR="0020659A">
        <w:fldChar w:fldCharType="separate"/>
      </w:r>
      <w:r w:rsidR="005C5965" w:rsidRPr="005C5965">
        <w:rPr>
          <w:noProof/>
        </w:rPr>
        <w:t>(Steinfeld et al., 2007; Thornton, 2010)</w:t>
      </w:r>
      <w:r w:rsidR="0020659A">
        <w:fldChar w:fldCharType="end"/>
      </w:r>
      <w:r w:rsidRPr="00823795">
        <w:t xml:space="preserve">.  </w:t>
      </w:r>
      <w:commentRangeEnd w:id="11"/>
      <w:r w:rsidR="008061A8">
        <w:rPr>
          <w:rStyle w:val="CommentReference"/>
        </w:rPr>
        <w:commentReference w:id="11"/>
      </w:r>
      <w:r w:rsidR="00ED672E" w:rsidRPr="00246AFD">
        <w:t xml:space="preserve">In developing countries, ~70% of the world’s rural poor rely on livestock for their livelihoods </w:t>
      </w:r>
      <w:r w:rsidR="00ED672E" w:rsidRPr="00246AFD">
        <w:fldChar w:fldCharType="begin" w:fldLock="1"/>
      </w:r>
      <w:r w:rsidR="003E6071">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noteIndex" : 0 }, "schema" : "https://github.com/citation-style-language/schema/raw/master/csl-citation.json" }</w:instrText>
      </w:r>
      <w:r w:rsidR="00ED672E" w:rsidRPr="00246AFD">
        <w:fldChar w:fldCharType="separate"/>
      </w:r>
      <w:r w:rsidR="00ED672E" w:rsidRPr="00246AFD">
        <w:rPr>
          <w:noProof/>
        </w:rPr>
        <w:t>(Hiemstra et al., 2006)</w:t>
      </w:r>
      <w:r w:rsidR="00ED672E" w:rsidRPr="00246AFD">
        <w:fldChar w:fldCharType="end"/>
      </w:r>
      <w:r w:rsidR="00ED672E">
        <w:t xml:space="preserve">. </w:t>
      </w:r>
      <w:r w:rsidR="00223245">
        <w:t xml:space="preserve">The environmental footprint of </w:t>
      </w:r>
      <w:r w:rsidR="00ED672E">
        <w:t>l</w:t>
      </w:r>
      <w:r w:rsidR="00223245">
        <w:t xml:space="preserve">ivestock production </w:t>
      </w:r>
      <w:r w:rsidR="007B3274">
        <w:t xml:space="preserve">is a cause for concern and has now come to the fore of global environmental governance and climate change discourse.  </w:t>
      </w:r>
      <w:r w:rsidR="00214141">
        <w:t>Since</w:t>
      </w:r>
      <w:r w:rsidR="00EC005B">
        <w:t xml:space="preserve"> 2000 i</w:t>
      </w:r>
      <w:r w:rsidR="007B3274">
        <w:t xml:space="preserve">t is estimated </w:t>
      </w:r>
      <w:r w:rsidR="00214141">
        <w:t xml:space="preserve">the livestock sector alone </w:t>
      </w:r>
      <w:r w:rsidR="00EC005B">
        <w:t xml:space="preserve">occupied 52% of humanity’s safe operating space for anthropogenic greenhouse gas (GHG) emissions </w:t>
      </w:r>
      <w:r w:rsidR="00EC005B">
        <w:fldChar w:fldCharType="begin" w:fldLock="1"/>
      </w:r>
      <w:r w:rsidR="003E6071">
        <w:instrText>ADDIN CSL_CITATION { "citationItems" : [ { "id" : "ITEM-1", "itemData" : { "ISSN" : "0027-8424", "author" : [ { "dropping-particle" : "", "family" : "Pelletier", "given" : "Nathan", "non-dropping-particle" : "", "parse-names" : false, "suffix" : "" }, { "dropping-particle" : "", "family" : "Tyedmers", "given" : "Peter", "non-dropping-particle" : "", "parse-names" : false, "suffix" : "" } ], "container-title" : "Proceedings of the National Academy of Sciences", "id" : "ITEM-1", "issue" : "43", "issued" : { "date-parts" : [ [ "2010" ] ] }, "page" : "18371-18374", "publisher" : "National Acad Sciences", "title" : "Forecasting potential global environmental costs of livestock production 2000\u20132050", "type" : "article-journal", "volume" : "107" }, "uris" : [ "http://www.mendeley.com/documents/?uuid=3af6b9d0-6d7d-4f81-b762-44bbd8043ea9" ] } ], "mendeley" : { "formattedCitation" : "(Pelletier and Tyedmers, 2010)", "plainTextFormattedCitation" : "(Pelletier and Tyedmers, 2010)", "previouslyFormattedCitation" : "(Pelletier and Tyedmers, 2010)" }, "properties" : { "noteIndex" : 0 }, "schema" : "https://github.com/citation-style-language/schema/raw/master/csl-citation.json" }</w:instrText>
      </w:r>
      <w:r w:rsidR="00EC005B">
        <w:fldChar w:fldCharType="separate"/>
      </w:r>
      <w:r w:rsidR="00EC005B" w:rsidRPr="00EC005B">
        <w:rPr>
          <w:noProof/>
        </w:rPr>
        <w:t>(Pelletier and Tyedmers, 2010)</w:t>
      </w:r>
      <w:r w:rsidR="00EC005B">
        <w:fldChar w:fldCharType="end"/>
      </w:r>
      <w:r w:rsidR="00EC005B">
        <w:t xml:space="preserve">. </w:t>
      </w:r>
      <w:r w:rsidR="00214141">
        <w:t>At the same time, g</w:t>
      </w:r>
      <w:r w:rsidRPr="00823795">
        <w:t xml:space="preserve">lobal production of meat is projected to more than double from 229 million tonnes in 1999/01 to 465 million tonnes in 2050 whilst milk production is expected to grow from 580 to 1,043 million tonnes </w:t>
      </w:r>
      <w:r w:rsidRPr="00823795">
        <w:fldChar w:fldCharType="begin"/>
      </w:r>
      <w:r w:rsidRPr="00823795">
        <w:instrText xml:space="preserve"> ADDIN EN.CITE &lt;EndNote&gt;&lt;Cite&gt;&lt;Author&gt;Steinfeld&lt;/Author&gt;&lt;Year&gt;2007&lt;/Year&gt;&lt;IDText&gt;Livestock’s long shadow&lt;/IDText&gt;&lt;DisplayText&gt;(Steinfeld&lt;style face="italic"&gt; et al.&lt;/style&gt;, 2007)&lt;/DisplayText&gt;&lt;record&gt;&lt;titles&gt;&lt;title&gt;Livestock’s long shadow&lt;/title&gt;&lt;secondary-title&gt;Environmental issues and options. FAO, Rom&lt;/secondary-title&gt;&lt;/titles&gt;&lt;contributors&gt;&lt;authors&gt;&lt;author&gt;Steinfeld, Henning&lt;/author&gt;&lt;author&gt;Gerber, Pierre&lt;/author&gt;&lt;author&gt;Wassenaar, Tom&lt;/author&gt;&lt;author&gt;Castel, Vincent&lt;/author&gt;&lt;author&gt;Rosales, Mauricio&lt;/author&gt;&lt;author&gt;de Haan, Cees&lt;/author&gt;&lt;/authors&gt;&lt;/contributors&gt;&lt;added-date format="utc"&gt;1402331131&lt;/added-date&gt;&lt;ref-type name="Journal Article"&gt;17&lt;/ref-type&gt;&lt;dates&gt;&lt;year&gt;2007&lt;/year&gt;&lt;/dates&gt;&lt;rec-number&gt;132&lt;/rec-number&gt;&lt;last-updated-date format="utc"&gt;1402331131&lt;/last-updated-date&gt;&lt;/record&gt;&lt;/Cite&gt;&lt;/EndNote&gt;</w:instrText>
      </w:r>
      <w:r w:rsidRPr="00823795">
        <w:fldChar w:fldCharType="separate"/>
      </w:r>
      <w:r w:rsidRPr="00823795">
        <w:t>(Steinfeld</w:t>
      </w:r>
      <w:r w:rsidRPr="00823795">
        <w:rPr>
          <w:i/>
        </w:rPr>
        <w:t xml:space="preserve"> et al.</w:t>
      </w:r>
      <w:r w:rsidRPr="00823795">
        <w:t>, 2007)</w:t>
      </w:r>
      <w:r w:rsidRPr="00823795">
        <w:fldChar w:fldCharType="end"/>
      </w:r>
      <w:r w:rsidRPr="00823795">
        <w:t xml:space="preserve">.  </w:t>
      </w:r>
    </w:p>
    <w:p w:rsidR="00214141" w:rsidRDefault="00214141" w:rsidP="00823795"/>
    <w:p w:rsidR="006F421E" w:rsidRDefault="00954FDD" w:rsidP="00823795">
      <w:r>
        <w:t xml:space="preserve">There is </w:t>
      </w:r>
      <w:r w:rsidR="00DF18A1">
        <w:t xml:space="preserve">a need to increase output </w:t>
      </w:r>
      <w:r w:rsidR="000E2E05">
        <w:t xml:space="preserve">whilst simultaneously reducing the </w:t>
      </w:r>
      <w:r w:rsidR="00823795" w:rsidRPr="00823795">
        <w:t>environmental impact per unit o</w:t>
      </w:r>
      <w:r w:rsidR="00DF18A1">
        <w:t xml:space="preserve">f livestock </w:t>
      </w:r>
      <w:r w:rsidR="005E086B">
        <w:t>to avoid increasing environmental degradation</w:t>
      </w:r>
      <w:r w:rsidR="00F92EFA">
        <w:t xml:space="preserve"> </w:t>
      </w:r>
      <w:r w:rsidR="00F92EFA">
        <w:fldChar w:fldCharType="begin" w:fldLock="1"/>
      </w:r>
      <w:r w:rsidR="003E6071">
        <w:instrText>ADDIN CSL_CITATION { "citationItems" : [ { "id" : "ITEM-1", "itemData" : { "ISSN" : "0027-8424", "author" : [ { "dropping-particle" : "", "family" : "Pelletier", "given" : "Nathan", "non-dropping-particle" : "", "parse-names" : false, "suffix" : "" }, { "dropping-particle" : "", "family" : "Tyedmers", "given" : "Peter", "non-dropping-particle" : "", "parse-names" : false, "suffix" : "" } ], "container-title" : "Proceedings of the National Academy of Sciences", "id" : "ITEM-1", "issue" : "43", "issued" : { "date-parts" : [ [ "2010" ] ] }, "page" : "18371-18374", "publisher" : "National Acad Sciences", "title" : "Forecasting potential global environmental costs of livestock production 2000\u20132050", "type" : "article-journal", "volume" : "107" }, "uris" : [ "http://www.mendeley.com/documents/?uuid=3af6b9d0-6d7d-4f81-b762-44bbd8043ea9" ] } ], "mendeley" : { "formattedCitation" : "(Pelletier and Tyedmers, 2010)", "plainTextFormattedCitation" : "(Pelletier and Tyedmers, 2010)", "previouslyFormattedCitation" : "(Pelletier and Tyedmers, 2010)" }, "properties" : { "noteIndex" : 0 }, "schema" : "https://github.com/citation-style-language/schema/raw/master/csl-citation.json" }</w:instrText>
      </w:r>
      <w:r w:rsidR="00F92EFA">
        <w:fldChar w:fldCharType="separate"/>
      </w:r>
      <w:r w:rsidR="00F92EFA" w:rsidRPr="00F92EFA">
        <w:rPr>
          <w:noProof/>
        </w:rPr>
        <w:t>(Pelletier and Tyedmers, 2010)</w:t>
      </w:r>
      <w:r w:rsidR="00F92EFA">
        <w:fldChar w:fldCharType="end"/>
      </w:r>
      <w:r w:rsidR="005E086B">
        <w:t>.</w:t>
      </w:r>
      <w:r w:rsidR="00DF18A1">
        <w:t xml:space="preserve"> </w:t>
      </w:r>
      <w:r w:rsidR="005E086B">
        <w:t>This means</w:t>
      </w:r>
      <w:r w:rsidR="00793FDA">
        <w:t xml:space="preserve"> increasing </w:t>
      </w:r>
      <w:r w:rsidR="00823795" w:rsidRPr="00823795">
        <w:t>efficiencies per animal, where</w:t>
      </w:r>
      <w:r w:rsidR="00214141">
        <w:t>by</w:t>
      </w:r>
      <w:r w:rsidR="00823795" w:rsidRPr="00823795">
        <w:t xml:space="preserve"> future livestock breeding programmes </w:t>
      </w:r>
      <w:r w:rsidR="00223245">
        <w:t>will</w:t>
      </w:r>
      <w:r w:rsidR="00F92EFA">
        <w:t xml:space="preserve"> </w:t>
      </w:r>
      <w:r w:rsidR="00823795" w:rsidRPr="00823795">
        <w:t xml:space="preserve">play a </w:t>
      </w:r>
      <w:r w:rsidR="00394D43">
        <w:t xml:space="preserve">pivotal </w:t>
      </w:r>
      <w:r w:rsidR="00823795" w:rsidRPr="00823795">
        <w:t>role</w:t>
      </w:r>
      <w:r w:rsidR="005E086B">
        <w:t>.</w:t>
      </w:r>
      <w:r w:rsidR="00F92EFA">
        <w:t xml:space="preserve"> In this context, farm animal genetic resources</w:t>
      </w:r>
      <w:r w:rsidR="00214141">
        <w:t xml:space="preserve"> </w:t>
      </w:r>
      <w:r w:rsidR="00214141">
        <w:lastRenderedPageBreak/>
        <w:t>(FAnGR)</w:t>
      </w:r>
      <w:r w:rsidR="00F92EFA">
        <w:t xml:space="preserve"> </w:t>
      </w:r>
      <w:r w:rsidR="00223245">
        <w:t xml:space="preserve"> can </w:t>
      </w:r>
      <w:r w:rsidR="00F92EFA">
        <w:t>make a significant contribution</w:t>
      </w:r>
      <w:r w:rsidR="00214141">
        <w:t xml:space="preserve"> to improving the</w:t>
      </w:r>
      <w:r w:rsidR="00F92EFA">
        <w:t xml:space="preserve"> sustainability of livestock production</w:t>
      </w:r>
      <w:r w:rsidR="000409D7">
        <w:t xml:space="preserve"> by breeding better adapted animals that perform better on marginal lands </w:t>
      </w:r>
      <w:r w:rsidR="00F92EFA">
        <w:t xml:space="preserve"> </w:t>
      </w:r>
      <w:r w:rsidR="00F92EFA">
        <w:fldChar w:fldCharType="begin" w:fldLock="1"/>
      </w:r>
      <w:r w:rsidR="003E6071">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noteIndex" : 0 }, "schema" : "https://github.com/citation-style-language/schema/raw/master/csl-citation.json" }</w:instrText>
      </w:r>
      <w:r w:rsidR="00F92EFA">
        <w:fldChar w:fldCharType="separate"/>
      </w:r>
      <w:r w:rsidR="00F92EFA" w:rsidRPr="00F92EFA">
        <w:rPr>
          <w:noProof/>
        </w:rPr>
        <w:t>(Eisler et al., 2014)</w:t>
      </w:r>
      <w:r w:rsidR="00F92EFA">
        <w:fldChar w:fldCharType="end"/>
      </w:r>
      <w:r w:rsidR="00F92EFA">
        <w:t>.</w:t>
      </w:r>
      <w:r w:rsidR="000E2E05">
        <w:t xml:space="preserve">  </w:t>
      </w:r>
    </w:p>
    <w:p w:rsidR="006F421E" w:rsidRDefault="00214141" w:rsidP="006F421E">
      <w:pPr>
        <w:pStyle w:val="Heading3"/>
      </w:pPr>
      <w:r>
        <w:t>C</w:t>
      </w:r>
      <w:r w:rsidR="006F421E">
        <w:t xml:space="preserve">rop production </w:t>
      </w:r>
    </w:p>
    <w:p w:rsidR="00085FC9" w:rsidRDefault="00085FC9" w:rsidP="00777843"/>
    <w:p w:rsidR="0033668D" w:rsidRDefault="00685329" w:rsidP="00777843">
      <w:r>
        <w:t>Estimates suggest c</w:t>
      </w:r>
      <w:r w:rsidR="00D4405D">
        <w:t>roplands cover some 12.6</w:t>
      </w:r>
      <w:r w:rsidR="00085FC9">
        <w:t xml:space="preserve">% of the earth’s </w:t>
      </w:r>
      <w:r w:rsidR="00804DD4">
        <w:t>ice-free land</w:t>
      </w:r>
      <w:r w:rsidR="00085FC9">
        <w:t xml:space="preserve"> and account</w:t>
      </w:r>
      <w:r>
        <w:t xml:space="preserve"> for 32</w:t>
      </w:r>
      <w:r w:rsidR="00085FC9">
        <w:t xml:space="preserve">% of </w:t>
      </w:r>
      <w:r>
        <w:t xml:space="preserve">all agricultural land </w:t>
      </w:r>
      <w:r>
        <w:fldChar w:fldCharType="begin" w:fldLock="1"/>
      </w:r>
      <w:r w:rsidR="003E6071">
        <w:instrText>ADDIN CSL_CITATION { "citationItems" : [ { "id" : "ITEM-1", "itemData" : { "author" : [ { "dropping-particle" : "", "family" : "Latham", "given" : "John", "non-dropping-particle" : "", "parse-names" : false, "suffix" : "" }, { "dropping-particle" : "", "family" : "Cumani", "given" : "Renato", "non-dropping-particle" : "", "parse-names" : false, "suffix" : "" }, { "dropping-particle" : "", "family" : "Rosati", "given" : "Ilaria", "non-dropping-particle" : "", "parse-names" : false, "suffix" : "" }, { "dropping-particle" : "", "family" : "Bloise", "given" : "Mario", "non-dropping-particle" : "", "parse-names" : false, "suffix" : "" } ], "container-title" : "FAO: Rome, Italy", "id" : "ITEM-1", "issued" : { "date-parts" : [ [ "2014" ] ] }, "title" : "Global land cover share (GLC-SHARE) database beta-release version 1.0-2014", "type" : "article-journal" }, "uris" : [ "http://www.mendeley.com/documents/?uuid=e9032812-9bbb-45f0-8086-1885dd4aaa06" ] }, { "id" : "ITEM-2", "itemData" : { "ISSN" : "0028-0836", "author" : [ { "dropping-particle" : "", "family" : "Foley", "given" : "Jonathan A", "non-dropping-particle" : "", "parse-names" : false, "suffix" : "" }, { "dropping-particle" : "", "family" : "Ramankutty", "given" : "Navin", "non-dropping-particle" : "", "parse-names" : false, "suffix" : "" }, { "dropping-particle" : "", "family" : "Brauman", "given" : "Kate A", "non-dropping-particle" : "", "parse-names" : false, "suffix" : "" }, { "dropping-particle" : "", "family" : "Cassidy", "given" : "Emily S", "non-dropping-particle" : "", "parse-names" : false, "suffix" : "" }, { "dropping-particle" : "", "family" : "Gerber", "given" : "James S", "non-dropping-particle" : "", "parse-names" : false, "suffix" : "" }, { "dropping-particle" : "", "family" : "Johnston", "given" : "Matt", "non-dropping-particle" : "", "parse-names" : false, "suffix" : "" }, { "dropping-particle" : "", "family" : "Mueller", "given" : "Nathaniel D", "non-dropping-particle" : "", "parse-names" : false, "suffix" : "" }, { "dropping-particle" : "", "family" : "O\u2019Connell", "given" : "Christine", "non-dropping-particle" : "", "parse-names" : false, "suffix" : "" }, { "dropping-particle" : "", "family" : "Ray", "given" : "Deepak K", "non-dropping-particle" : "", "parse-names" : false, "suffix" : "" }, { "dropping-particle" : "", "family" : "West", "given" : "Paul C", "non-dropping-particle" : "", "parse-names" : false, "suffix" : "" } ], "container-title" : "Nature", "id" : "ITEM-2", "issue" : "7369", "issued" : { "date-parts" : [ [ "2011" ] ] }, "page" : "337-342", "publisher" : "Nature Publishing Group", "title" : "Solutions for a cultivated planet", "type" : "article-journal", "volume" : "478" }, "uris" : [ "http://www.mendeley.com/documents/?uuid=0736a3d4-efa4-49bc-ab73-3ec570e02626" ] } ], "mendeley" : { "formattedCitation" : "(Foley et al., 2011; Latham et al., 2014)", "plainTextFormattedCitation" : "(Foley et al., 2011; Latham et al., 2014)", "previouslyFormattedCitation" : "(Foley et al., 2011; Latham et al., 2014)" }, "properties" : { "noteIndex" : 0 }, "schema" : "https://github.com/citation-style-language/schema/raw/master/csl-citation.json" }</w:instrText>
      </w:r>
      <w:r>
        <w:fldChar w:fldCharType="separate"/>
      </w:r>
      <w:r w:rsidRPr="00685329">
        <w:rPr>
          <w:noProof/>
        </w:rPr>
        <w:t>(Foley et al., 2011; Latham et al., 2014)</w:t>
      </w:r>
      <w:r>
        <w:fldChar w:fldCharType="end"/>
      </w:r>
      <w:r>
        <w:t xml:space="preserve">. </w:t>
      </w:r>
      <w:r w:rsidR="00085FC9">
        <w:t xml:space="preserve">Today, </w:t>
      </w:r>
      <w:r w:rsidR="004B6D78">
        <w:t>j</w:t>
      </w:r>
      <w:r w:rsidR="00085FC9">
        <w:t>ust 12 plant species provide more t</w:t>
      </w:r>
      <w:r w:rsidR="000409D7">
        <w:t>han 70% of all human calorific intake</w:t>
      </w:r>
      <w:r w:rsidR="007F3551">
        <w:t xml:space="preserve"> </w:t>
      </w:r>
      <w:r w:rsidR="007F3551">
        <w:fldChar w:fldCharType="begin" w:fldLock="1"/>
      </w:r>
      <w:r w:rsidR="003E6071">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007F3551">
        <w:fldChar w:fldCharType="separate"/>
      </w:r>
      <w:r w:rsidR="007F3551" w:rsidRPr="007F3551">
        <w:rPr>
          <w:noProof/>
        </w:rPr>
        <w:t>(Frison et al., 2012)</w:t>
      </w:r>
      <w:r w:rsidR="007F3551">
        <w:fldChar w:fldCharType="end"/>
      </w:r>
      <w:r w:rsidR="00085FC9">
        <w:t>. T</w:t>
      </w:r>
      <w:r w:rsidR="0033668D">
        <w:t xml:space="preserve">he </w:t>
      </w:r>
      <w:r w:rsidR="0033668D" w:rsidRPr="0033668D">
        <w:t>Food and Agriculture Organization (FAO)</w:t>
      </w:r>
      <w:r w:rsidR="0033668D">
        <w:t xml:space="preserve"> has estimated annual global production of crops will need to increase by 60% from 2006 levels</w:t>
      </w:r>
      <w:r w:rsidR="004B6D78">
        <w:t xml:space="preserve"> to 2050 to keep pace with rising demand</w:t>
      </w:r>
      <w:r w:rsidR="00FA5738">
        <w:t xml:space="preserve"> </w:t>
      </w:r>
      <w:r w:rsidR="00FA5738">
        <w:fldChar w:fldCharType="begin" w:fldLock="1"/>
      </w:r>
      <w:r w:rsidR="003E6071">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00FA5738">
        <w:fldChar w:fldCharType="separate"/>
      </w:r>
      <w:r w:rsidR="00FA5738" w:rsidRPr="00FA5738">
        <w:rPr>
          <w:noProof/>
        </w:rPr>
        <w:t>(FAO, 2016)</w:t>
      </w:r>
      <w:r w:rsidR="00FA5738">
        <w:fldChar w:fldCharType="end"/>
      </w:r>
      <w:r w:rsidR="0033668D">
        <w:t xml:space="preserve">.  </w:t>
      </w:r>
      <w:r w:rsidR="008061A8">
        <w:t>P</w:t>
      </w:r>
      <w:r w:rsidR="00FA5738">
        <w:t xml:space="preserve">otential yield gains are hindered by widespread land degradation, </w:t>
      </w:r>
      <w:r w:rsidR="008061A8">
        <w:t>environmental pollution</w:t>
      </w:r>
      <w:r w:rsidR="00FA5738">
        <w:t xml:space="preserve"> and </w:t>
      </w:r>
      <w:r w:rsidR="004B6D78">
        <w:t xml:space="preserve">climate change.  </w:t>
      </w:r>
      <w:r w:rsidR="00777843">
        <w:t xml:space="preserve">A review of studies conducted for the Intergovernmental Panel on Climate Change (IPCC) suggests </w:t>
      </w:r>
      <w:r w:rsidR="00432010">
        <w:t xml:space="preserve">the latter will </w:t>
      </w:r>
      <w:r w:rsidR="00777843">
        <w:t xml:space="preserve">adversely </w:t>
      </w:r>
      <w:r w:rsidR="00432010">
        <w:t>affect crop yields</w:t>
      </w:r>
      <w:r w:rsidR="004B6D78">
        <w:t xml:space="preserve"> post 2030</w:t>
      </w:r>
      <w:r w:rsidR="007F3551">
        <w:t xml:space="preserve"> </w:t>
      </w:r>
      <w:r w:rsidR="007F3551">
        <w:fldChar w:fldCharType="begin" w:fldLock="1"/>
      </w:r>
      <w:r w:rsidR="003E6071">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007F3551">
        <w:fldChar w:fldCharType="separate"/>
      </w:r>
      <w:r w:rsidR="007F3551" w:rsidRPr="007F3551">
        <w:rPr>
          <w:noProof/>
        </w:rPr>
        <w:t>(Porter et al., 2014)</w:t>
      </w:r>
      <w:r w:rsidR="007F3551">
        <w:fldChar w:fldCharType="end"/>
      </w:r>
      <w:r w:rsidR="00432010">
        <w:t xml:space="preserve"> and these impacts vary regionally </w:t>
      </w:r>
      <w:r w:rsidR="007F3551">
        <w:fldChar w:fldCharType="begin" w:fldLock="1"/>
      </w:r>
      <w:r w:rsidR="003E6071">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007F3551">
        <w:fldChar w:fldCharType="separate"/>
      </w:r>
      <w:r w:rsidR="007F3551" w:rsidRPr="007F3551">
        <w:rPr>
          <w:noProof/>
        </w:rPr>
        <w:t>(De Pinto et al., 2016)</w:t>
      </w:r>
      <w:r w:rsidR="007F3551">
        <w:fldChar w:fldCharType="end"/>
      </w:r>
      <w:r w:rsidR="00685C9D">
        <w:t xml:space="preserve">.   At the same time, the availability of viable crop land could be reduced by 8-20% by 2050 </w:t>
      </w:r>
      <w:r w:rsidR="00685C9D">
        <w:fldChar w:fldCharType="begin" w:fldLock="1"/>
      </w:r>
      <w:r w:rsidR="003E6071">
        <w:instrText>ADDIN CSL_CITATION { "citationItems" : [ { "id" : "ITEM-1",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1",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plainTextFormattedCitation" : "(Nellemann et al., 2009)", "previouslyFormattedCitation" : "(Nellemann et al., 2009)" }, "properties" : { "noteIndex" : 0 }, "schema" : "https://github.com/citation-style-language/schema/raw/master/csl-citation.json" }</w:instrText>
      </w:r>
      <w:r w:rsidR="00685C9D">
        <w:fldChar w:fldCharType="separate"/>
      </w:r>
      <w:r w:rsidR="009278B0" w:rsidRPr="009278B0">
        <w:rPr>
          <w:noProof/>
        </w:rPr>
        <w:t>(Nellemann et al., 2009)</w:t>
      </w:r>
      <w:r w:rsidR="00685C9D">
        <w:fldChar w:fldCharType="end"/>
      </w:r>
      <w:r w:rsidR="00685C9D">
        <w:t xml:space="preserve"> and </w:t>
      </w:r>
      <w:r w:rsidR="00777843">
        <w:t xml:space="preserve">the nutritional quality </w:t>
      </w:r>
      <w:r w:rsidR="00777843" w:rsidRPr="00777843">
        <w:t xml:space="preserve">of key food crops could </w:t>
      </w:r>
      <w:r w:rsidR="00685C9D">
        <w:t>decrease</w:t>
      </w:r>
      <w:r w:rsidR="00432010">
        <w:t xml:space="preserve"> due to climate change</w:t>
      </w:r>
      <w:r w:rsidR="00777843" w:rsidRPr="00777843">
        <w:t xml:space="preserve"> </w:t>
      </w:r>
      <w:r w:rsidR="0069677F">
        <w:fldChar w:fldCharType="begin" w:fldLock="1"/>
      </w:r>
      <w:r w:rsidR="003E6071">
        <w:instrText>ADDIN CSL_CITATION { "citationItems" : [ { "id" : "ITEM-1", "itemData" : { "ISSN" : "0028-0836", "author" : [ { "dropping-particle" : "", "family" : "Myers", "given" : "Samuel S", "non-dropping-particle" : "", "parse-names" : false, "suffix" : "" }, { "dropping-particle" : "", "family" : "Zanobetti", "given" : "Antonella", "non-dropping-particle" : "", "parse-names" : false, "suffix" : "" }, { "dropping-particle" : "", "family" : "Kloog", "given" : "Itai", "non-dropping-particle" : "", "parse-names" : false, "suffix" : "" }, { "dropping-particle" : "", "family" : "Huybers", "given" : "Peter", "non-dropping-particle" : "", "parse-names" : false, "suffix" : "" }, { "dropping-particle" : "", "family" : "Leakey", "given" : "Andrew D B", "non-dropping-particle" : "", "parse-names" : false, "suffix" : "" }, { "dropping-particle" : "", "family" : "Bloom", "given" : "Arnold J", "non-dropping-particle" : "", "parse-names" : false, "suffix" : "" }, { "dropping-particle" : "", "family" : "Carlisle", "given" : "Eli", "non-dropping-particle" : "", "parse-names" : false, "suffix" : "" }, { "dropping-particle" : "", "family" : "Dietterich", "given" : "Lee H", "non-dropping-particle" : "", "parse-names" : false, "suffix" : "" }, { "dropping-particle" : "", "family" : "Fitzgerald", "given" : "Glenn", "non-dropping-particle" : "", "parse-names" : false, "suffix" : "" }, { "dropping-particle" : "", "family" : "Hasegawa", "given" : "Toshihiro", "non-dropping-particle" : "", "parse-names" : false, "suffix" : "" } ], "container-title" : "Nature", "id" : "ITEM-1", "issue" : "7503", "issued" : { "date-parts" : [ [ "2014" ] ] }, "page" : "139-142", "publisher" : "Nature Research", "title" : "Increasing CO2 threatens human nutrition", "type" : "article-journal", "volume" : "510" }, "uris" : [ "http://www.mendeley.com/documents/?uuid=b67ccf1a-10a3-40ba-aa14-aba205f3a383" ] } ], "mendeley" : { "formattedCitation" : "(Myers et al., 2014)", "plainTextFormattedCitation" : "(Myers et al., 2014)", "previouslyFormattedCitation" : "(Myers et al., 2014)" }, "properties" : { "noteIndex" : 0 }, "schema" : "https://github.com/citation-style-language/schema/raw/master/csl-citation.json" }</w:instrText>
      </w:r>
      <w:r w:rsidR="0069677F">
        <w:fldChar w:fldCharType="separate"/>
      </w:r>
      <w:r w:rsidR="0069677F" w:rsidRPr="0069677F">
        <w:rPr>
          <w:noProof/>
        </w:rPr>
        <w:t>(Myers et al., 2014)</w:t>
      </w:r>
      <w:r w:rsidR="0069677F">
        <w:fldChar w:fldCharType="end"/>
      </w:r>
      <w:r w:rsidR="00777843">
        <w:t xml:space="preserve">. </w:t>
      </w:r>
    </w:p>
    <w:p w:rsidR="00EF7F8A" w:rsidRDefault="00EF7F8A" w:rsidP="00777843"/>
    <w:p w:rsidR="00ED0BAF" w:rsidRDefault="00291DC3" w:rsidP="00ED0BAF">
      <w:r>
        <w:t>Over the past</w:t>
      </w:r>
      <w:r w:rsidR="008061A8">
        <w:t xml:space="preserve"> five</w:t>
      </w:r>
      <w:r>
        <w:t xml:space="preserve"> decades grain production has more than doubled, yet the amount of land devoted to arable productio</w:t>
      </w:r>
      <w:r w:rsidR="0069677F">
        <w:t xml:space="preserve">n has increased by only 9% </w:t>
      </w:r>
      <w:r w:rsidR="0069677F">
        <w:fldChar w:fldCharType="begin" w:fldLock="1"/>
      </w:r>
      <w:r w:rsidR="003E6071">
        <w:instrText>ADDIN CSL_CITATION { "citationItems" : [ { "id" : "ITEM-1", "itemData" : { "ISSN" : "0962-8436", "author" : [ { "dropping-particle" : "", "family" : "Pretty", "given" : "Jules", "non-dropping-particle" : "", "parse-names" : false, "suffix" : "" } ], "container-title" : "Philosophical Transactions of the Royal Society of London B: Biological Sciences", "id" : "ITEM-1", "issue" : "1491", "issued" : { "date-parts" : [ [ "2008" ] ] }, "page" : "447-465", "publisher" : "The Royal Society", "title" : "Agricultural sustainability: concepts, principles and evidence", "type" : "article-journal", "volume" : "363" }, "uris" : [ "http://www.mendeley.com/documents/?uuid=4264d4c9-e78b-49bb-bc26-e991ea6cef4a" ] } ], "mendeley" : { "formattedCitation" : "(Pretty, 2008)", "plainTextFormattedCitation" : "(Pretty, 2008)", "previouslyFormattedCitation" : "(Pretty, 2008)" }, "properties" : { "noteIndex" : 0 }, "schema" : "https://github.com/citation-style-language/schema/raw/master/csl-citation.json" }</w:instrText>
      </w:r>
      <w:r w:rsidR="0069677F">
        <w:fldChar w:fldCharType="separate"/>
      </w:r>
      <w:r w:rsidR="0069677F" w:rsidRPr="0069677F">
        <w:rPr>
          <w:noProof/>
        </w:rPr>
        <w:t>(Pretty, 2008)</w:t>
      </w:r>
      <w:r w:rsidR="0069677F">
        <w:fldChar w:fldCharType="end"/>
      </w:r>
      <w:r>
        <w:t xml:space="preserve">. </w:t>
      </w:r>
      <w:r w:rsidR="0013730A">
        <w:t xml:space="preserve">Advances in crop breeding, technological advancement and precision agriculture have all contribute to meeting growing demand.  </w:t>
      </w:r>
      <w:commentRangeStart w:id="12"/>
      <w:r w:rsidR="00ED0BAF">
        <w:t xml:space="preserve">Innovation to increase production </w:t>
      </w:r>
      <w:r w:rsidR="00355D8F">
        <w:t>does</w:t>
      </w:r>
      <w:r w:rsidR="00ED0BAF">
        <w:t xml:space="preserve"> not solely relate to yield, and </w:t>
      </w:r>
      <w:r w:rsidR="00ED0BAF" w:rsidRPr="00ED0BAF">
        <w:t>the importance</w:t>
      </w:r>
      <w:r w:rsidR="00ED0BAF">
        <w:t xml:space="preserve"> </w:t>
      </w:r>
      <w:r w:rsidR="00ED0BAF" w:rsidRPr="00ED0BAF">
        <w:t>of greater water- and nutrient-use efficiency,</w:t>
      </w:r>
      <w:r w:rsidR="00ED0BAF">
        <w:t xml:space="preserve"> </w:t>
      </w:r>
      <w:r w:rsidR="00ED0BAF" w:rsidRPr="00ED0BAF">
        <w:t xml:space="preserve">as well as tolerance </w:t>
      </w:r>
      <w:r w:rsidR="00ED0BAF">
        <w:t xml:space="preserve">to drought and salinity, </w:t>
      </w:r>
      <w:r w:rsidR="00ED0BAF" w:rsidRPr="00ED0BAF">
        <w:t>is</w:t>
      </w:r>
      <w:r w:rsidR="00ED0BAF">
        <w:t xml:space="preserve"> </w:t>
      </w:r>
      <w:r w:rsidR="00ED0BAF" w:rsidRPr="00ED0BAF">
        <w:t>likely to increase</w:t>
      </w:r>
      <w:r w:rsidR="0069677F">
        <w:t xml:space="preserve"> </w:t>
      </w:r>
      <w:r w:rsidR="0069677F">
        <w:fldChar w:fldCharType="begin" w:fldLock="1"/>
      </w:r>
      <w:r w:rsidR="003E6071">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noteIndex" : 0 }, "schema" : "https://github.com/citation-style-language/schema/raw/master/csl-citation.json" }</w:instrText>
      </w:r>
      <w:r w:rsidR="0069677F">
        <w:fldChar w:fldCharType="separate"/>
      </w:r>
      <w:r w:rsidR="0069677F" w:rsidRPr="0069677F">
        <w:rPr>
          <w:noProof/>
        </w:rPr>
        <w:t>(Tester and Langridge, 2010)</w:t>
      </w:r>
      <w:r w:rsidR="0069677F">
        <w:fldChar w:fldCharType="end"/>
      </w:r>
      <w:r w:rsidR="00ED0BAF" w:rsidRPr="00ED0BAF">
        <w:t xml:space="preserve">. </w:t>
      </w:r>
      <w:commentRangeEnd w:id="12"/>
      <w:r w:rsidR="00355D8F">
        <w:rPr>
          <w:rStyle w:val="CommentReference"/>
        </w:rPr>
        <w:commentReference w:id="12"/>
      </w:r>
      <w:r w:rsidR="00ED0BAF" w:rsidRPr="00ED0BAF">
        <w:t>T</w:t>
      </w:r>
      <w:r w:rsidR="00ED0BAF">
        <w:t xml:space="preserve">he ability to grow </w:t>
      </w:r>
      <w:r w:rsidR="00ED0BAF" w:rsidRPr="00ED0BAF">
        <w:t>crops in</w:t>
      </w:r>
      <w:r w:rsidR="00ED0BAF">
        <w:t xml:space="preserve"> challenging environments</w:t>
      </w:r>
      <w:r w:rsidR="00ED0BAF" w:rsidRPr="00ED0BAF">
        <w:t>, particularly</w:t>
      </w:r>
      <w:r w:rsidR="00ED0BAF">
        <w:t xml:space="preserve"> </w:t>
      </w:r>
      <w:r w:rsidR="00214023">
        <w:t xml:space="preserve">those most affected by climate </w:t>
      </w:r>
      <w:proofErr w:type="gramStart"/>
      <w:r w:rsidR="00214023">
        <w:t>change,</w:t>
      </w:r>
      <w:proofErr w:type="gramEnd"/>
      <w:r w:rsidR="00ED0BAF" w:rsidRPr="00ED0BAF">
        <w:t xml:space="preserve"> will require adaptive genetic resources. </w:t>
      </w:r>
      <w:r w:rsidR="00214023">
        <w:t xml:space="preserve">In this context, </w:t>
      </w:r>
      <w:r w:rsidR="008010D5">
        <w:t>u</w:t>
      </w:r>
      <w:r w:rsidR="004530AB" w:rsidRPr="004530AB">
        <w:t>nexploited genetic</w:t>
      </w:r>
      <w:r w:rsidR="004530AB">
        <w:t xml:space="preserve"> </w:t>
      </w:r>
      <w:r w:rsidR="0069677F">
        <w:t xml:space="preserve">material from land races </w:t>
      </w:r>
      <w:r w:rsidR="004530AB" w:rsidRPr="004530AB">
        <w:t>and</w:t>
      </w:r>
      <w:r w:rsidR="004530AB">
        <w:t xml:space="preserve"> </w:t>
      </w:r>
      <w:r w:rsidR="004530AB" w:rsidRPr="004530AB">
        <w:t>wild relativ</w:t>
      </w:r>
      <w:r w:rsidR="008010D5">
        <w:t xml:space="preserve">es will be important in allowing </w:t>
      </w:r>
      <w:r w:rsidR="004530AB" w:rsidRPr="004530AB">
        <w:t>breeders to respond to new challenges</w:t>
      </w:r>
      <w:r w:rsidR="008010D5">
        <w:t xml:space="preserve"> </w:t>
      </w:r>
      <w:commentRangeStart w:id="13"/>
      <w:r w:rsidR="008010D5">
        <w:fldChar w:fldCharType="begin" w:fldLock="1"/>
      </w:r>
      <w:r w:rsidR="003E6071">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mendeley" : { "formattedCitation" : "(Maxted et al., 2011)", "plainTextFormattedCitation" : "(Maxted et al., 2011)", "previouslyFormattedCitation" : "(Maxted et al., 2011)" }, "properties" : { "noteIndex" : 0 }, "schema" : "https://github.com/citation-style-language/schema/raw/master/csl-citation.json" }</w:instrText>
      </w:r>
      <w:r w:rsidR="008010D5">
        <w:fldChar w:fldCharType="separate"/>
      </w:r>
      <w:r w:rsidR="008010D5" w:rsidRPr="008010D5">
        <w:rPr>
          <w:noProof/>
        </w:rPr>
        <w:t>(Maxted et al., 2011)</w:t>
      </w:r>
      <w:r w:rsidR="008010D5">
        <w:fldChar w:fldCharType="end"/>
      </w:r>
      <w:r w:rsidR="004530AB" w:rsidRPr="004530AB">
        <w:t>.</w:t>
      </w:r>
      <w:r w:rsidR="008010D5">
        <w:t xml:space="preserve">  </w:t>
      </w:r>
      <w:commentRangeEnd w:id="13"/>
      <w:r w:rsidR="008061A8">
        <w:rPr>
          <w:rStyle w:val="CommentReference"/>
        </w:rPr>
        <w:commentReference w:id="13"/>
      </w:r>
    </w:p>
    <w:p w:rsidR="006F421E" w:rsidRDefault="00432010" w:rsidP="006F421E">
      <w:pPr>
        <w:pStyle w:val="Heading2"/>
      </w:pPr>
      <w:r>
        <w:lastRenderedPageBreak/>
        <w:t xml:space="preserve">The importance of agrobiodiveristy </w:t>
      </w:r>
    </w:p>
    <w:p w:rsidR="004B40C7" w:rsidRDefault="004B40C7" w:rsidP="004B40C7">
      <w:pPr>
        <w:pStyle w:val="Heading3"/>
      </w:pPr>
      <w:r>
        <w:t>Overview</w:t>
      </w:r>
      <w:r w:rsidR="003A22A3">
        <w:t xml:space="preserve"> </w:t>
      </w:r>
    </w:p>
    <w:p w:rsidR="004B40C7" w:rsidRDefault="00355D8F" w:rsidP="004B40C7">
      <w:pPr>
        <w:pStyle w:val="Firstparagraph"/>
      </w:pPr>
      <w:r>
        <w:t>Farm animal and crop g</w:t>
      </w:r>
      <w:r w:rsidR="00432010">
        <w:t xml:space="preserve">enetic resources </w:t>
      </w:r>
      <w:r w:rsidR="00282023">
        <w:t>come under the umbrella of ‘agro</w:t>
      </w:r>
      <w:r w:rsidR="00682AF6">
        <w:t>biodiveristy’ – a debated paradigm</w:t>
      </w:r>
      <w:r w:rsidR="00282023">
        <w:t xml:space="preserve"> generally referring to biodiversity for agriculture </w:t>
      </w:r>
      <w:r w:rsidR="00282023">
        <w:fldChar w:fldCharType="begin" w:fldLock="1"/>
      </w:r>
      <w:r w:rsidR="003E6071">
        <w:instrText>ADDIN CSL_CITATION { "citationItems" : [ { "id" : "ITEM-1", "itemData" : { "author" : [ { "dropping-particle" : "", "family" : "B\u00e0rberi", "given" : "Paolo", "non-dropping-particle" : "", "parse-names" : false, "suffix" : "" } ], "container-title" : "Agricultural Sustainability: Progress and Prospects in Crop Research", "id" : "ITEM-1", "issued" : { "date-parts" : [ [ "2013" ] ] }, "page" : "3-20", "title" : "Functional agrobiodiversity: The key to sustainability", "type" : "article-journal" }, "uris" : [ "http://www.mendeley.com/documents/?uuid=a2a5ced0-b2d0-46f6-b64d-fafd756167b5" ] } ], "mendeley" : { "formattedCitation" : "(B\u00e0rberi, 2013)", "plainTextFormattedCitation" : "(B\u00e0rberi, 2013)", "previouslyFormattedCitation" : "(B\u00e0rberi, 2013)" }, "properties" : { "noteIndex" : 0 }, "schema" : "https://github.com/citation-style-language/schema/raw/master/csl-citation.json" }</w:instrText>
      </w:r>
      <w:r w:rsidR="00282023">
        <w:fldChar w:fldCharType="separate"/>
      </w:r>
      <w:r w:rsidR="00282023" w:rsidRPr="00D4405D">
        <w:rPr>
          <w:noProof/>
        </w:rPr>
        <w:t>(Bàrberi, 2013)</w:t>
      </w:r>
      <w:r w:rsidR="00282023">
        <w:fldChar w:fldCharType="end"/>
      </w:r>
      <w:r w:rsidR="00282023">
        <w:t>. The</w:t>
      </w:r>
      <w:r w:rsidR="009278B0">
        <w:t xml:space="preserve"> </w:t>
      </w:r>
      <w:r w:rsidR="00E92514">
        <w:fldChar w:fldCharType="begin" w:fldLock="1"/>
      </w:r>
      <w:r w:rsidR="003E6071">
        <w:instrText>ADDIN CSL_CITATION { "citationItems" : [ { "id" : "ITEM-1", "itemData" : { "author" : [ { "dropping-particle" : "", "family" : "FAO", "given" : "", "non-dropping-particle" : "", "parse-names" : false, "suffix" : "" } ], "id" : "ITEM-1", "issued" : { "date-parts" : [ [ "1999" ] ] }, "publisher-place" : "Maastricht, Netherlands", "title" : "Agricultural Biodiversity, Multifunctional Character of Agriculture and Land Conference, Background Paper 1", "type" : "paper-conference" }, "uris" : [ "http://www.mendeley.com/documents/?uuid=663c1aa6-606f-41f6-8711-28a62edc68b4" ] } ], "mendeley" : { "formattedCitation" : "(FAO, 1999)", "manualFormatting" : "FAO (1999)", "plainTextFormattedCitation" : "(FAO, 1999)", "previouslyFormattedCitation" : "(FAO, 1999)" }, "properties" : { "noteIndex" : 0 }, "schema" : "https://github.com/citation-style-language/schema/raw/master/csl-citation.json" }</w:instrText>
      </w:r>
      <w:r w:rsidR="00E92514">
        <w:fldChar w:fldCharType="separate"/>
      </w:r>
      <w:r w:rsidR="00E92514">
        <w:rPr>
          <w:noProof/>
        </w:rPr>
        <w:t>FAO</w:t>
      </w:r>
      <w:r w:rsidR="00E92514" w:rsidRPr="00E92514">
        <w:rPr>
          <w:noProof/>
        </w:rPr>
        <w:t xml:space="preserve"> </w:t>
      </w:r>
      <w:r w:rsidR="00E92514">
        <w:rPr>
          <w:noProof/>
        </w:rPr>
        <w:t>(</w:t>
      </w:r>
      <w:r w:rsidR="00E92514" w:rsidRPr="00E92514">
        <w:rPr>
          <w:noProof/>
        </w:rPr>
        <w:t>1999)</w:t>
      </w:r>
      <w:r w:rsidR="00E92514">
        <w:fldChar w:fldCharType="end"/>
      </w:r>
      <w:r w:rsidR="009278B0">
        <w:t xml:space="preserve"> </w:t>
      </w:r>
      <w:r w:rsidR="00282023">
        <w:t xml:space="preserve">define it </w:t>
      </w:r>
      <w:r w:rsidR="009278B0">
        <w:t>as “</w:t>
      </w:r>
      <w:r w:rsidR="009278B0" w:rsidRPr="009278B0">
        <w:rPr>
          <w:i/>
        </w:rPr>
        <w:t>The variety and variability of animals, plants and micro-organisms that are used directly or indirectly for food and agriculture, including crops, livestock, forestry and fisheries</w:t>
      </w:r>
      <w:r w:rsidR="009278B0">
        <w:t>”</w:t>
      </w:r>
      <w:r w:rsidR="009278B0" w:rsidRPr="009278B0">
        <w:t xml:space="preserve">. </w:t>
      </w:r>
      <w:r w:rsidR="00282023">
        <w:t>This</w:t>
      </w:r>
      <w:r w:rsidR="00804090">
        <w:t xml:space="preserve"> </w:t>
      </w:r>
      <w:r w:rsidR="009278B0">
        <w:t xml:space="preserve">includes the diversity of </w:t>
      </w:r>
      <w:r w:rsidR="00804090">
        <w:t xml:space="preserve">genetic resources and species used for </w:t>
      </w:r>
      <w:proofErr w:type="spellStart"/>
      <w:r w:rsidR="00804090">
        <w:t>agri</w:t>
      </w:r>
      <w:proofErr w:type="spellEnd"/>
      <w:r w:rsidR="00804090">
        <w:t xml:space="preserve">-production </w:t>
      </w:r>
      <w:r w:rsidR="009278B0">
        <w:t xml:space="preserve">(i.e. </w:t>
      </w:r>
      <w:r w:rsidR="00804090">
        <w:t>breeds and varieties</w:t>
      </w:r>
      <w:r w:rsidR="009278B0">
        <w:t xml:space="preserve">); non-harvested </w:t>
      </w:r>
      <w:r w:rsidR="00804090">
        <w:t>species</w:t>
      </w:r>
      <w:r w:rsidR="009278B0">
        <w:t xml:space="preserve"> that support food </w:t>
      </w:r>
      <w:r w:rsidR="00804090">
        <w:t>production systems</w:t>
      </w:r>
      <w:r w:rsidR="009278B0">
        <w:t xml:space="preserve"> (i.e. pollinators) and those in the wider environment</w:t>
      </w:r>
      <w:r w:rsidR="00804090">
        <w:t xml:space="preserve"> that support agroecosystems</w:t>
      </w:r>
      <w:r w:rsidR="009278B0">
        <w:t xml:space="preserve"> (i.e. wild relatives) – </w:t>
      </w:r>
      <w:r>
        <w:t>depicted in</w:t>
      </w:r>
      <w:r w:rsidR="009278B0">
        <w:t xml:space="preserve"> </w:t>
      </w:r>
      <w:r w:rsidR="009278B0" w:rsidRPr="009278B0">
        <w:rPr>
          <w:highlight w:val="yellow"/>
        </w:rPr>
        <w:t>Figure x</w:t>
      </w:r>
      <w:r w:rsidR="00E92514">
        <w:t xml:space="preserve">.  </w:t>
      </w:r>
    </w:p>
    <w:p w:rsidR="009278B0" w:rsidRDefault="009278B0" w:rsidP="009278B0"/>
    <w:p w:rsidR="00E531FE" w:rsidRDefault="00104A46" w:rsidP="009278B0">
      <w:r>
        <w:rPr>
          <w:noProof/>
          <w:lang w:eastAsia="en-GB"/>
        </w:rPr>
        <w:drawing>
          <wp:inline distT="0" distB="0" distL="0" distR="0" wp14:anchorId="3237BC88" wp14:editId="1F4884B3">
            <wp:extent cx="4743450" cy="1905000"/>
            <wp:effectExtent l="0" t="0" r="0" b="0"/>
            <wp:docPr id="6" name="Picture 6" descr="C:\Users\wwainwright\Desktop\Thesis\Thesis Writing\Tables and Figures\Figures\Agrobiodiversit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wainwright\Desktop\Thesis\Thesis Writing\Tables and Figures\Figures\Agrobiodiversity.gif"/>
                    <pic:cNvPicPr>
                      <a:picLocks noChangeAspect="1" noChangeArrowheads="1"/>
                    </pic:cNvPicPr>
                  </pic:nvPicPr>
                  <pic:blipFill rotWithShape="1">
                    <a:blip r:embed="rId21">
                      <a:extLst>
                        <a:ext uri="{28A0092B-C50C-407E-A947-70E740481C1C}">
                          <a14:useLocalDpi xmlns:a14="http://schemas.microsoft.com/office/drawing/2010/main" val="0"/>
                        </a:ext>
                      </a:extLst>
                    </a:blip>
                    <a:srcRect l="6022" t="8516" r="3094" b="65677"/>
                    <a:stretch/>
                  </pic:blipFill>
                  <pic:spPr bwMode="auto">
                    <a:xfrm>
                      <a:off x="0" y="0"/>
                      <a:ext cx="4743450" cy="1905000"/>
                    </a:xfrm>
                    <a:prstGeom prst="rect">
                      <a:avLst/>
                    </a:prstGeom>
                    <a:noFill/>
                    <a:ln>
                      <a:noFill/>
                    </a:ln>
                    <a:extLst>
                      <a:ext uri="{53640926-AAD7-44D8-BBD7-CCE9431645EC}">
                        <a14:shadowObscured xmlns:a14="http://schemas.microsoft.com/office/drawing/2010/main"/>
                      </a:ext>
                    </a:extLst>
                  </pic:spPr>
                </pic:pic>
              </a:graphicData>
            </a:graphic>
          </wp:inline>
        </w:drawing>
      </w:r>
    </w:p>
    <w:p w:rsidR="009278B0" w:rsidRDefault="009278B0" w:rsidP="009278B0">
      <w:pPr>
        <w:pStyle w:val="Caption"/>
      </w:pPr>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sidR="00EE44EF">
        <w:rPr>
          <w:b/>
          <w:noProof/>
        </w:rPr>
        <w:t>1</w:t>
      </w:r>
      <w:r w:rsidRPr="009278B0">
        <w:rPr>
          <w:b/>
        </w:rPr>
        <w:fldChar w:fldCharType="end"/>
      </w:r>
      <w:r w:rsidRPr="009278B0">
        <w:rPr>
          <w:b/>
        </w:rPr>
        <w:t>:</w:t>
      </w:r>
      <w:r>
        <w:t xml:space="preserve"> </w:t>
      </w:r>
      <w:r w:rsidR="00355D8F">
        <w:t>Venn d</w:t>
      </w:r>
      <w:r>
        <w:t xml:space="preserve">iagram showing agrobiodiversity </w:t>
      </w:r>
      <w:r w:rsidR="00104A46">
        <w:t xml:space="preserve">as a subset of biodiversity. Elements comprising agrobiodiversity are noted. </w:t>
      </w:r>
      <w:r w:rsidR="003C0028">
        <w:t xml:space="preserve">Adapted from </w:t>
      </w:r>
      <w:r w:rsidR="003C0028">
        <w:fldChar w:fldCharType="begin" w:fldLock="1"/>
      </w:r>
      <w:r w:rsidR="003E6071">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rsidR="003C0028">
        <w:fldChar w:fldCharType="separate"/>
      </w:r>
      <w:r w:rsidR="003C0028" w:rsidRPr="003C0028">
        <w:rPr>
          <w:noProof/>
        </w:rPr>
        <w:t xml:space="preserve">FAO, </w:t>
      </w:r>
      <w:r w:rsidR="003C0028">
        <w:rPr>
          <w:noProof/>
        </w:rPr>
        <w:t>(</w:t>
      </w:r>
      <w:r w:rsidR="003C0028" w:rsidRPr="003C0028">
        <w:rPr>
          <w:noProof/>
        </w:rPr>
        <w:t>2004)</w:t>
      </w:r>
      <w:r w:rsidR="003C0028">
        <w:fldChar w:fldCharType="end"/>
      </w:r>
    </w:p>
    <w:p w:rsidR="00830075" w:rsidRDefault="00830075" w:rsidP="00D55FB3"/>
    <w:p w:rsidR="00A65552" w:rsidRPr="00A65552" w:rsidRDefault="00591B68" w:rsidP="009E16C3">
      <w:pPr>
        <w:rPr>
          <w:szCs w:val="22"/>
        </w:rPr>
      </w:pPr>
      <w:r>
        <w:rPr>
          <w:bCs/>
        </w:rPr>
        <w:t>M</w:t>
      </w:r>
      <w:r w:rsidRPr="0037186D">
        <w:rPr>
          <w:bCs/>
        </w:rPr>
        <w:t xml:space="preserve">any market and non-market costs and benefits </w:t>
      </w:r>
      <w:r>
        <w:rPr>
          <w:bCs/>
        </w:rPr>
        <w:t>associated with supplying</w:t>
      </w:r>
      <w:r w:rsidR="00754D76">
        <w:rPr>
          <w:bCs/>
        </w:rPr>
        <w:t xml:space="preserve"> </w:t>
      </w:r>
      <w:r>
        <w:rPr>
          <w:bCs/>
        </w:rPr>
        <w:t>agrobiodiversity are</w:t>
      </w:r>
      <w:r w:rsidRPr="0037186D">
        <w:rPr>
          <w:bCs/>
        </w:rPr>
        <w:t xml:space="preserve"> not understood or counted when decisions about livestock breeds</w:t>
      </w:r>
      <w:r w:rsidR="00754D76">
        <w:rPr>
          <w:bCs/>
        </w:rPr>
        <w:t>, cultivars or farm systems more broadly</w:t>
      </w:r>
      <w:r w:rsidRPr="0037186D">
        <w:rPr>
          <w:bCs/>
        </w:rPr>
        <w:t xml:space="preserve"> are taken.  </w:t>
      </w:r>
      <w:r w:rsidR="00355D8F">
        <w:t>However,</w:t>
      </w:r>
      <w:r w:rsidR="009E16C3">
        <w:t xml:space="preserve"> </w:t>
      </w:r>
      <w:r w:rsidR="009E16C3">
        <w:rPr>
          <w:szCs w:val="22"/>
        </w:rPr>
        <w:t xml:space="preserve">diversity </w:t>
      </w:r>
      <w:r w:rsidR="009E16C3">
        <w:rPr>
          <w:i/>
          <w:iCs/>
          <w:szCs w:val="22"/>
        </w:rPr>
        <w:t xml:space="preserve">per se </w:t>
      </w:r>
      <w:r w:rsidR="009E16C3">
        <w:rPr>
          <w:szCs w:val="22"/>
        </w:rPr>
        <w:t xml:space="preserve">is a valuable attribute of farming systems </w:t>
      </w:r>
      <w:r w:rsidR="00355D8F">
        <w:rPr>
          <w:szCs w:val="22"/>
        </w:rPr>
        <w:t>because</w:t>
      </w:r>
      <w:r w:rsidR="009E16C3">
        <w:rPr>
          <w:szCs w:val="22"/>
        </w:rPr>
        <w:t xml:space="preserve"> diver</w:t>
      </w:r>
      <w:r w:rsidR="00D26FCA">
        <w:rPr>
          <w:szCs w:val="22"/>
        </w:rPr>
        <w:t xml:space="preserve">se systems are considered to be </w:t>
      </w:r>
      <w:r w:rsidR="009E16C3">
        <w:rPr>
          <w:szCs w:val="22"/>
        </w:rPr>
        <w:t xml:space="preserve">more resilient and </w:t>
      </w:r>
      <w:r w:rsidR="000B0128">
        <w:rPr>
          <w:szCs w:val="22"/>
        </w:rPr>
        <w:t>socially desirable</w:t>
      </w:r>
      <w:r w:rsidR="00D26FCA">
        <w:rPr>
          <w:szCs w:val="22"/>
        </w:rPr>
        <w:t xml:space="preserve"> </w:t>
      </w:r>
      <w:r w:rsidR="000B0128">
        <w:rPr>
          <w:szCs w:val="22"/>
        </w:rPr>
        <w:fldChar w:fldCharType="begin" w:fldLock="1"/>
      </w:r>
      <w:r w:rsidR="003E6071">
        <w:rPr>
          <w:szCs w:val="22"/>
        </w:rP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000B0128">
        <w:rPr>
          <w:szCs w:val="22"/>
        </w:rPr>
        <w:fldChar w:fldCharType="separate"/>
      </w:r>
      <w:r w:rsidR="000B0128" w:rsidRPr="000B0128">
        <w:rPr>
          <w:noProof/>
          <w:szCs w:val="22"/>
        </w:rPr>
        <w:t>(Pearce and Moran, 1994)</w:t>
      </w:r>
      <w:r w:rsidR="000B0128">
        <w:rPr>
          <w:szCs w:val="22"/>
        </w:rPr>
        <w:fldChar w:fldCharType="end"/>
      </w:r>
      <w:r w:rsidR="000B0128">
        <w:rPr>
          <w:szCs w:val="22"/>
        </w:rPr>
        <w:t xml:space="preserve">. </w:t>
      </w:r>
    </w:p>
    <w:p w:rsidR="00ED5AC8" w:rsidRDefault="005429B2" w:rsidP="006F421E">
      <w:pPr>
        <w:pStyle w:val="Heading3"/>
      </w:pPr>
      <w:bookmarkStart w:id="14" w:name="_Toc503689852"/>
      <w:r>
        <w:t>Farm Animal Genetic Resources (FAnGR)</w:t>
      </w:r>
      <w:bookmarkEnd w:id="14"/>
    </w:p>
    <w:p w:rsidR="00ED672E" w:rsidRDefault="00D55FB3" w:rsidP="00246AFD">
      <w:r>
        <w:t>FAnGR</w:t>
      </w:r>
      <w:r w:rsidR="00971E2F">
        <w:t xml:space="preserve"> </w:t>
      </w:r>
      <w:r w:rsidR="00D5100C">
        <w:t xml:space="preserve">refers to the </w:t>
      </w:r>
      <w:r w:rsidR="00246AFD">
        <w:t xml:space="preserve">global pool of livestock diversity that has arisen through domestication and long-standing selective breeding </w:t>
      </w:r>
      <w:r w:rsidR="00246AFD">
        <w:fldChar w:fldCharType="begin" w:fldLock="1"/>
      </w:r>
      <w:r w:rsidR="003E6071">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noteIndex" : 0 }, "schema" : "https://github.com/citation-style-language/schema/raw/master/csl-citation.json" }</w:instrText>
      </w:r>
      <w:r w:rsidR="00246AFD">
        <w:fldChar w:fldCharType="separate"/>
      </w:r>
      <w:r w:rsidR="00246AFD" w:rsidRPr="00246AFD">
        <w:rPr>
          <w:noProof/>
        </w:rPr>
        <w:t>(FAO, 2007)</w:t>
      </w:r>
      <w:r w:rsidR="00246AFD">
        <w:fldChar w:fldCharType="end"/>
      </w:r>
      <w:r w:rsidR="00246AFD">
        <w:t xml:space="preserve">.  </w:t>
      </w:r>
      <w:r w:rsidR="00246AFD" w:rsidRPr="00246AFD">
        <w:t>Most of the approximately 40 animal species r</w:t>
      </w:r>
      <w:r w:rsidR="00246AFD">
        <w:t xml:space="preserve">elied upon worldwide today were </w:t>
      </w:r>
      <w:r w:rsidR="00246AFD" w:rsidRPr="00246AFD">
        <w:t xml:space="preserve">domesticated around 10,000 to 12,000 </w:t>
      </w:r>
      <w:r w:rsidR="00246AFD" w:rsidRPr="00246AFD">
        <w:lastRenderedPageBreak/>
        <w:t xml:space="preserve">years ago </w:t>
      </w:r>
      <w:r w:rsidR="00246AFD" w:rsidRPr="00246AFD">
        <w:fldChar w:fldCharType="begin" w:fldLock="1"/>
      </w:r>
      <w:r w:rsidR="003E6071">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00246AFD" w:rsidRPr="00246AFD">
        <w:fldChar w:fldCharType="separate"/>
      </w:r>
      <w:r w:rsidR="00246AFD" w:rsidRPr="00246AFD">
        <w:rPr>
          <w:noProof/>
        </w:rPr>
        <w:t>(Simm, 1998)</w:t>
      </w:r>
      <w:r w:rsidR="00246AFD" w:rsidRPr="00246AFD">
        <w:fldChar w:fldCharType="end"/>
      </w:r>
      <w:r w:rsidR="00246AFD" w:rsidRPr="00246AFD">
        <w:t>.  Today, domestic animals supply around 30% o</w:t>
      </w:r>
      <w:r w:rsidR="00682AF6">
        <w:t>f total human food requirements,</w:t>
      </w:r>
      <w:r w:rsidR="00246AFD" w:rsidRPr="00246AFD">
        <w:t xml:space="preserve"> whilst only 15 animal species worldwide account for 90% of livestock production </w:t>
      </w:r>
      <w:r w:rsidR="00246AFD" w:rsidRPr="00246AFD">
        <w:fldChar w:fldCharType="begin" w:fldLock="1"/>
      </w:r>
      <w:r w:rsidR="003E6071">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00246AFD" w:rsidRPr="00246AFD">
        <w:fldChar w:fldCharType="separate"/>
      </w:r>
      <w:r w:rsidR="00246AFD" w:rsidRPr="00246AFD">
        <w:rPr>
          <w:noProof/>
        </w:rPr>
        <w:t>(Villanueva et al., 2004)</w:t>
      </w:r>
      <w:r w:rsidR="00246AFD" w:rsidRPr="00246AFD">
        <w:fldChar w:fldCharType="end"/>
      </w:r>
      <w:r w:rsidR="00246AFD" w:rsidRPr="00246AFD">
        <w:t xml:space="preserve">.  </w:t>
      </w:r>
    </w:p>
    <w:p w:rsidR="00355D8F" w:rsidRDefault="00355D8F" w:rsidP="00246AFD"/>
    <w:p w:rsidR="00830075" w:rsidRDefault="00FB2E00" w:rsidP="00830075">
      <w:r>
        <w:t>Within species, selective breeding</w:t>
      </w:r>
      <w:r w:rsidR="00FB44E3">
        <w:t xml:space="preserve"> </w:t>
      </w:r>
      <w:r>
        <w:t xml:space="preserve">has </w:t>
      </w:r>
      <w:r w:rsidR="00756592">
        <w:t>resulted</w:t>
      </w:r>
      <w:r w:rsidR="00FB44E3">
        <w:t xml:space="preserve"> in high levels of breed diversity</w:t>
      </w:r>
      <w:r w:rsidR="00756592">
        <w:t xml:space="preserve"> and </w:t>
      </w:r>
      <w:r w:rsidR="00FB44E3">
        <w:t>it is estimated some</w:t>
      </w:r>
      <w:r>
        <w:t xml:space="preserve"> 8,100 breeds</w:t>
      </w:r>
      <w:r w:rsidR="00FB44E3">
        <w:rPr>
          <w:rStyle w:val="FootnoteReference"/>
        </w:rPr>
        <w:footnoteReference w:id="1"/>
      </w:r>
      <w:r>
        <w:t xml:space="preserve"> </w:t>
      </w:r>
      <w:r w:rsidR="00FB44E3">
        <w:t>contribute to global livestock production</w:t>
      </w:r>
      <w:r w:rsidR="00756592">
        <w:t xml:space="preserve"> </w:t>
      </w:r>
      <w:r w:rsidR="00756592">
        <w:fldChar w:fldCharType="begin" w:fldLock="1"/>
      </w:r>
      <w:r w:rsidR="003E6071">
        <w:instrText>ADDIN CSL_CITATION { "citationItems" : [ { "id" : "ITEM-1", "itemData" : { "ISSN" : "1469-185X", "author" : [ { "dropping-particle" : "", "family" : "Yaro", "given" : "Mohammed", "non-dropping-particle" : "", "parse-names" : false, "suffix" : "" }, { "dropping-particle" : "", "family" : "Munyard", "given" : "Kylie A", "non-dropping-particle" : "", "parse-names" : false, "suffix" : "" }, { "dropping-particle" : "", "family" : "Stear", "given" : "Michael J", "non-dropping-particle" : "", "parse-names" : false, "suffix" : "" }, { "dropping-particle" : "", "family" : "Groth", "given" : "David M", "non-dropping-particle" : "", "parse-names" : false, "suffix" : "" } ], "container-title" : "Biological Reviews", "id" : "ITEM-1", "issue" : "2", "issued" : { "date-parts" : [ [ "2017" ] ] }, "page" : "993-1010", "publisher" : "Wiley Online Library", "title" : "Molecular identification of livestock breeds: a tool for modern conservation biology", "type" : "article-journal", "volume" : "92" }, "uris" : [ "http://www.mendeley.com/documents/?uuid=7f7fac1f-0a52-4c86-a3bf-1bab1e2f8225" ] } ], "mendeley" : { "formattedCitation" : "(Yaro et al., 2017)", "plainTextFormattedCitation" : "(Yaro et al., 2017)", "previouslyFormattedCitation" : "(Yaro et al., 2017)" }, "properties" : { "noteIndex" : 0 }, "schema" : "https://github.com/citation-style-language/schema/raw/master/csl-citation.json" }</w:instrText>
      </w:r>
      <w:r w:rsidR="00756592">
        <w:fldChar w:fldCharType="separate"/>
      </w:r>
      <w:r w:rsidR="00756592" w:rsidRPr="00532B31">
        <w:rPr>
          <w:noProof/>
        </w:rPr>
        <w:t>(Yaro et al., 2017)</w:t>
      </w:r>
      <w:r w:rsidR="00756592">
        <w:fldChar w:fldCharType="end"/>
      </w:r>
      <w:r w:rsidR="00756592">
        <w:t>.</w:t>
      </w:r>
      <w:r w:rsidR="00532B31">
        <w:t xml:space="preserve"> </w:t>
      </w:r>
      <w:r w:rsidR="00ED672E">
        <w:t>Diversity within and between breeds</w:t>
      </w:r>
      <w:r w:rsidR="00556FB2">
        <w:rPr>
          <w:rStyle w:val="FootnoteReference"/>
        </w:rPr>
        <w:footnoteReference w:id="2"/>
      </w:r>
      <w:r w:rsidR="00ED672E">
        <w:t xml:space="preserve"> </w:t>
      </w:r>
      <w:r w:rsidR="00B130A5">
        <w:t>can be appreciated according to the use</w:t>
      </w:r>
      <w:r w:rsidR="007F2369">
        <w:t xml:space="preserve"> and non-use values</w:t>
      </w:r>
      <w:r w:rsidR="00692D18">
        <w:rPr>
          <w:rStyle w:val="FootnoteReference"/>
        </w:rPr>
        <w:footnoteReference w:id="3"/>
      </w:r>
      <w:r w:rsidR="007F2369">
        <w:t xml:space="preserve"> </w:t>
      </w:r>
      <w:r w:rsidR="00B130A5">
        <w:t xml:space="preserve">of species </w:t>
      </w:r>
      <w:r w:rsidR="007F2369">
        <w:t xml:space="preserve">that </w:t>
      </w:r>
      <w:r w:rsidR="00B130A5">
        <w:t>is encapsulated by the</w:t>
      </w:r>
      <w:r w:rsidR="007F2369">
        <w:t xml:space="preserve"> total economic value (TEV) </w:t>
      </w:r>
      <w:r w:rsidR="00692D18">
        <w:t>framework</w:t>
      </w:r>
      <w:r w:rsidR="007F2369">
        <w:t xml:space="preserve">. </w:t>
      </w:r>
      <w:r w:rsidR="00D2043F">
        <w:t xml:space="preserve">Breed use values include food production, ploughing, </w:t>
      </w:r>
      <w:r w:rsidR="00E531FE">
        <w:t>transport</w:t>
      </w:r>
      <w:r w:rsidR="00D2043F">
        <w:t>ation and providing</w:t>
      </w:r>
      <w:r w:rsidR="00E531FE">
        <w:t xml:space="preserve"> manur</w:t>
      </w:r>
      <w:r w:rsidR="00072A36">
        <w:t xml:space="preserve">e </w:t>
      </w:r>
      <w:r w:rsidR="008341AA">
        <w:t xml:space="preserve">for farm fertilisation </w:t>
      </w:r>
      <w:r w:rsidR="00072A36">
        <w:fldChar w:fldCharType="begin" w:fldLock="1"/>
      </w:r>
      <w:r w:rsidR="003E6071">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noteIndex" : 0 }, "schema" : "https://github.com/citation-style-language/schema/raw/master/csl-citation.json" }</w:instrText>
      </w:r>
      <w:r w:rsidR="00072A36">
        <w:fldChar w:fldCharType="separate"/>
      </w:r>
      <w:r w:rsidR="00072A36" w:rsidRPr="00072A36">
        <w:rPr>
          <w:noProof/>
        </w:rPr>
        <w:t>(FAO, 2015a)</w:t>
      </w:r>
      <w:r w:rsidR="00072A36">
        <w:fldChar w:fldCharType="end"/>
      </w:r>
      <w:r w:rsidR="00D2043F">
        <w:t xml:space="preserve"> while the non-use</w:t>
      </w:r>
      <w:r w:rsidR="00E531FE">
        <w:t xml:space="preserve"> </w:t>
      </w:r>
      <w:r w:rsidR="00D2043F">
        <w:t>values include</w:t>
      </w:r>
      <w:r w:rsidR="008341AA">
        <w:t xml:space="preserve"> climate change resilience</w:t>
      </w:r>
      <w:r w:rsidR="00072A36">
        <w:t xml:space="preserve"> and  </w:t>
      </w:r>
      <w:r w:rsidR="00E531FE">
        <w:t xml:space="preserve">cultural heritage </w:t>
      </w:r>
      <w:r w:rsidR="00682AF6">
        <w:t>attributes</w:t>
      </w:r>
      <w:r w:rsidR="000C4436">
        <w:t xml:space="preserve"> </w:t>
      </w:r>
      <w:r w:rsidR="000C4436">
        <w:fldChar w:fldCharType="begin" w:fldLock="1"/>
      </w:r>
      <w:r w:rsidR="003E6071">
        <w:instrText>ADDIN CSL_CITATION { "citationItems" : [ { "id" : "ITEM-1", "itemData" : { "ISSN" : "2076-4022", "author" : [ { "dropping-particle" : "", "family" : "Gandini", "given" : "G", "non-dropping-particle" : "", "parse-names" : false, "suffix" : "" }, { "dropping-particle" : "", "family" : "Avon", "given" : "L", "non-dropping-particle" : "", "parse-names" : false, "suffix" : "" }, { "dropping-particle" : "", "family" : "Bohte-Wilhelmus", "given" : "D", "non-dropping-particle" : "", "parse-names" : false, "suffix" : "" }, { "dropping-particle" : "", "family" : "Bay", "given" : "Elodie", "non-dropping-particle" : "", "parse-names" : false, "suffix" : "" }, { "dropping-particle" : "", "family" : "Colinet", "given" : "F G", "non-dropping-particle" : "", "parse-names" : false, "suffix" : "" }, { "dropping-particle" : "", "family" : "Choroszy", "given" : "Z", "non-dropping-particle" : "", "parse-names" : false, "suffix" : "" }, { "dropping-particle" : "", "family" : "D\u00edaz", "given" : "C", "non-dropping-particle" : "", "parse-names" : false, "suffix" : "" }, { "dropping-particle" : "", "family" : "Duclos", "given" : "D", "non-dropping-particle" : "", "parse-names" : false, "suffix" : "" }, { "dropping-particle" : "", "family" : "Fern\u00e1ndez", "given" : "J", "non-dropping-particle" : "", "parse-names" : false, "suffix" : "" }, { "dropping-particle" : "", "family" : "Gengler", "given" : "Nicolas", "non-dropping-particle" : "", "parse-names" : false, "suffix" : "" } ], "container-title" : "Animal Genetic Resources/Ressources g\u00e9n\u00e9tiques animales/Recursos gen\u00e9ticos animales", "id" : "ITEM-1", "issued" : { "date-parts" : [ [ "2010" ] ] }, "page" : "45-58", "publisher" : "Cambridge Univ Press", "title" : "Motives and values in farming local cattle breeds in Europe: a survey on 15 breeds", "type" : "article-journal", "volume" : "47" }, "uris" : [ "http://www.mendeley.com/documents/?uuid=75f2afb5-7f2c-40a3-bf2b-7068e8e97e05"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id" : "ITEM-3", "itemData" : { "ISSN" : "0016-6731", "author" : [ { "dropping-particle" : "", "family" : "Springbett", "given" : "A J", "non-dropping-particle" : "", "parse-names" : false, "suffix" : "" }, { "dropping-particle" : "", "family" : "MacKenzie", "given" : "K", "non-dropping-particle" : "", "parse-names" : false, "suffix" : "" }, { "dropping-particle" : "", "family" : "Woolliams", "given" : "J A", "non-dropping-particle" : "", "parse-names" : false, "suffix" : "" }, { "dropping-particle" : "", "family" : "Bishop", "given" : "S C", "non-dropping-particle" : "", "parse-names" : false, "suffix" : "" } ], "container-title" : "Genetics", "id" : "ITEM-3", "issue" : "3", "issued" : { "date-parts" : [ [ "2003" ] ] }, "page" : "1465-1474", "publisher" : "Genetics Soc America", "title" : "The contribution of genetic diversity to the spread of infectious diseases in livestock populations", "type" : "article-journal", "volume" : "165" }, "uris" : [ "http://www.mendeley.com/documents/?uuid=730e96e1-4213-4f4e-9de3-6e814cc74c44" ] } ], "mendeley" : { "formattedCitation" : "(FAO, 2015b; Gandini et al., 2010; Springbett et al., 2003)", "manualFormatting" : "(FAO, 2015b; Gandini et al., 2010)", "plainTextFormattedCitation" : "(FAO, 2015b; Gandini et al., 2010; Springbett et al., 2003)", "previouslyFormattedCitation" : "(FAO, 2015b; Gandini et al., 2010; Springbett et al., 2003)" }, "properties" : { "noteIndex" : 0 }, "schema" : "https://github.com/citation-style-language/schema/raw/master/csl-citation.json" }</w:instrText>
      </w:r>
      <w:r w:rsidR="000C4436">
        <w:fldChar w:fldCharType="separate"/>
      </w:r>
      <w:r w:rsidR="00072A36" w:rsidRPr="00072A36">
        <w:rPr>
          <w:noProof/>
        </w:rPr>
        <w:t>(FAO, 2015b; Gandini et al</w:t>
      </w:r>
      <w:r w:rsidR="008341AA">
        <w:rPr>
          <w:noProof/>
        </w:rPr>
        <w:t>., 2010</w:t>
      </w:r>
      <w:r w:rsidR="00072A36" w:rsidRPr="00072A36">
        <w:rPr>
          <w:noProof/>
        </w:rPr>
        <w:t>)</w:t>
      </w:r>
      <w:r w:rsidR="000C4436">
        <w:fldChar w:fldCharType="end"/>
      </w:r>
      <w:r w:rsidR="000C4436">
        <w:t xml:space="preserve">.  </w:t>
      </w:r>
      <w:r w:rsidR="00830075" w:rsidRPr="00830075">
        <w:t xml:space="preserve">A major argument for conservation of </w:t>
      </w:r>
      <w:r w:rsidR="00830075">
        <w:t>FAnGR</w:t>
      </w:r>
      <w:r w:rsidR="00830075" w:rsidRPr="00830075">
        <w:t xml:space="preserve"> is that breeds </w:t>
      </w:r>
      <w:r w:rsidR="00682AF6">
        <w:t>represent</w:t>
      </w:r>
      <w:r w:rsidR="00830075" w:rsidRPr="00830075">
        <w:t xml:space="preserve"> central reservoirs of genetic variation which allow breeders to respond to new market signals or changing environmental conditions </w:t>
      </w:r>
      <w:r w:rsidR="00830075" w:rsidRPr="00830075">
        <w:fldChar w:fldCharType="begin" w:fldLock="1"/>
      </w:r>
      <w:r w:rsidR="003E6071">
        <w:instrText>ADDIN CSL_CITATION { "citationItems" : [ { "id" : "ITEM-1", "itemData" : { "author" : [ { "dropping-particle" : "", "family" : "Pouta", "given" : "Eija", "non-dropping-particle" : "", "parse-names" : false, "suffix" : "" } ], "id" : "ITEM-1", "issued" : { "date-parts" : [ [ "2011" ] ] }, "title" : "Economic value of farm animal genetic resources", "type" : "article-journal" }, "uris" : [ "http://www.mendeley.com/documents/?uuid=2cdcaac4-a6f6-49bb-9e31-a7272efd22da" ] } ], "mendeley" : { "formattedCitation" : "(Pouta, 2011)", "manualFormatting" : "(Mathias and Mundy, 2010 ; Pouta, 2011)", "plainTextFormattedCitation" : "(Pouta, 2011)", "previouslyFormattedCitation" : "(Pouta, 2011)" }, "properties" : { "noteIndex" : 0 }, "schema" : "https://github.com/citation-style-language/schema/raw/master/csl-citation.json" }</w:instrText>
      </w:r>
      <w:r w:rsidR="00830075" w:rsidRPr="00830075">
        <w:fldChar w:fldCharType="separate"/>
      </w:r>
      <w:r w:rsidR="00830075" w:rsidRPr="00830075">
        <w:rPr>
          <w:noProof/>
        </w:rPr>
        <w:t>(Mathias and Mundy, 2010 ; Pouta, 2011)</w:t>
      </w:r>
      <w:r w:rsidR="00830075" w:rsidRPr="00830075">
        <w:fldChar w:fldCharType="end"/>
      </w:r>
      <w:r w:rsidR="00830075" w:rsidRPr="00830075">
        <w:t>.  It would be difficult and costly to reinstate this genetic variation</w:t>
      </w:r>
      <w:r w:rsidR="003B4698">
        <w:t xml:space="preserve"> if it were lost</w:t>
      </w:r>
      <w:r w:rsidR="00830075" w:rsidRPr="00830075">
        <w:t xml:space="preserve"> </w:t>
      </w:r>
      <w:r w:rsidR="00830075" w:rsidRPr="00830075">
        <w:fldChar w:fldCharType="begin" w:fldLock="1"/>
      </w:r>
      <w:r w:rsidR="003E6071">
        <w:instrText>ADDIN CSL_CITATION { "citationItems" : [ { "id" : "ITEM-1",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1", "issued" : { "date-parts" : [ [ "2010" ] ] }, "page" : "389-416", "title" : "Auctioning biodiversity conservation contracts: an empirical analysis", "type" : "chapter" }, "uris" : [ "http://www.mendeley.com/documents/?uuid=a1306216-373f-474d-9d82-c730a0871972", "http://www.mendeley.com/documents/?uuid=c77e49b7-582c-4f8b-8f56-11b8668ec536" ] } ], "mendeley" : { "formattedCitation" : "(Stoneham et al., 2010)", "plainTextFormattedCitation" : "(Stoneham et al., 2010)", "previouslyFormattedCitation" : "(Stoneham et al., 2010)" }, "properties" : { "noteIndex" : 0 }, "schema" : "https://github.com/citation-style-language/schema/raw/master/csl-citation.json" }</w:instrText>
      </w:r>
      <w:r w:rsidR="00830075" w:rsidRPr="00830075">
        <w:fldChar w:fldCharType="separate"/>
      </w:r>
      <w:r w:rsidR="00830075" w:rsidRPr="00830075">
        <w:rPr>
          <w:noProof/>
        </w:rPr>
        <w:t>(Stoneham et al., 2010)</w:t>
      </w:r>
      <w:r w:rsidR="00830075" w:rsidRPr="00830075">
        <w:fldChar w:fldCharType="end"/>
      </w:r>
      <w:r w:rsidR="00830075" w:rsidRPr="00830075">
        <w:t xml:space="preserve">.  </w:t>
      </w:r>
    </w:p>
    <w:p w:rsidR="00830075" w:rsidRDefault="00830075" w:rsidP="005429B2"/>
    <w:p w:rsidR="006F421E" w:rsidRDefault="006F421E" w:rsidP="006F421E">
      <w:pPr>
        <w:pStyle w:val="Heading3"/>
      </w:pPr>
      <w:r>
        <w:t>Plant Genetic Resources (PGR)</w:t>
      </w:r>
    </w:p>
    <w:p w:rsidR="00CC633E" w:rsidRDefault="00DA4315" w:rsidP="005429B2">
      <w:r>
        <w:t xml:space="preserve">PGR </w:t>
      </w:r>
      <w:r w:rsidR="00D35DDE">
        <w:t xml:space="preserve">includes both </w:t>
      </w:r>
      <w:r w:rsidR="00E773DB">
        <w:t xml:space="preserve">the varieties </w:t>
      </w:r>
      <w:r w:rsidR="00D35DDE">
        <w:t xml:space="preserve"> </w:t>
      </w:r>
      <w:r w:rsidR="00E773DB">
        <w:t xml:space="preserve">of crop cultivars </w:t>
      </w:r>
      <w:r w:rsidR="00D35DDE">
        <w:t>and the</w:t>
      </w:r>
      <w:r w:rsidR="00E773DB">
        <w:t>ir</w:t>
      </w:r>
      <w:r w:rsidR="00D35DDE">
        <w:t xml:space="preserve"> wild </w:t>
      </w:r>
      <w:r w:rsidR="007305B2">
        <w:t xml:space="preserve">relatives </w:t>
      </w:r>
      <w:r w:rsidR="007305B2">
        <w:fldChar w:fldCharType="begin" w:fldLock="1"/>
      </w:r>
      <w:r w:rsidR="003E6071">
        <w:instrText>ADDIN CSL_CITATION { "citationItems" : [ { "id" : "ITEM-1", "itemData" : { "author" : [ { "dropping-particle" : "", "family" : "FAO", "given" : "", "non-dropping-particle" : "", "parse-names" : false, "suffix" : "" } ], "id" : "ITEM-1",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plainTextFormattedCitation" : "(FAO, 2010)", "previouslyFormattedCitation" : "(FAO, 2010)" }, "properties" : { "noteIndex" : 0 }, "schema" : "https://github.com/citation-style-language/schema/raw/master/csl-citation.json" }</w:instrText>
      </w:r>
      <w:r w:rsidR="007305B2">
        <w:fldChar w:fldCharType="separate"/>
      </w:r>
      <w:r w:rsidR="007305B2" w:rsidRPr="007305B2">
        <w:rPr>
          <w:noProof/>
        </w:rPr>
        <w:t>(FAO, 2010)</w:t>
      </w:r>
      <w:r w:rsidR="007305B2">
        <w:fldChar w:fldCharType="end"/>
      </w:r>
      <w:r w:rsidR="00D35DDE">
        <w:t xml:space="preserve">.  Both have been used extensively in crop improvement and to great effect </w:t>
      </w:r>
      <w:r w:rsidR="00D35DDE">
        <w:fldChar w:fldCharType="begin" w:fldLock="1"/>
      </w:r>
      <w:r w:rsidR="003E6071">
        <w:instrText>ADDIN CSL_CITATION { "citationItems" : [ { "id" : "ITEM-1", "itemData" : { "ISSN" : "1471-0056", "author" : [ { "dropping-particle" : "", "family" : "Esquinas-Alc\u00e1zar", "given" : "Jos\u00e9", "non-dropping-particle" : "", "parse-names" : false, "suffix" : "" } ], "container-title" : "Nature Reviews Genetics", "id" : "ITEM-1", "issue" : "12", "issued" : { "date-parts" : [ [ "2005" ] ] }, "page" : "946-953", "publisher" : "Nature Publishing Group", "title" : "Protecting crop genetic diversity for food security: political, ethical and technical challenges", "type" : "article-journal", "volume" : "6" }, "uris" : [ "http://www.mendeley.com/documents/?uuid=869c5c68-b97d-4d01-acfa-b117e6a1630b" ] } ], "mendeley" : { "formattedCitation" : "(Esquinas-Alc\u00e1zar, 2005)", "plainTextFormattedCitation" : "(Esquinas-Alc\u00e1zar, 2005)", "previouslyFormattedCitation" : "(Esquinas-Alc\u00e1zar, 2005)" }, "properties" : { "noteIndex" : 0 }, "schema" : "https://github.com/citation-style-language/schema/raw/master/csl-citation.json" }</w:instrText>
      </w:r>
      <w:r w:rsidR="00D35DDE">
        <w:fldChar w:fldCharType="separate"/>
      </w:r>
      <w:r w:rsidR="00D35DDE" w:rsidRPr="00D35DDE">
        <w:rPr>
          <w:noProof/>
        </w:rPr>
        <w:t>(Esquinas-Alcázar, 2005)</w:t>
      </w:r>
      <w:r w:rsidR="00D35DDE">
        <w:fldChar w:fldCharType="end"/>
      </w:r>
      <w:r w:rsidR="00D35DDE">
        <w:t xml:space="preserve">. </w:t>
      </w:r>
      <w:r w:rsidR="003B3063">
        <w:t xml:space="preserve"> </w:t>
      </w:r>
      <w:r w:rsidR="003C0193">
        <w:t>PGR</w:t>
      </w:r>
      <w:r w:rsidR="00877494">
        <w:t xml:space="preserve"> </w:t>
      </w:r>
      <w:r w:rsidR="00EA1BB6">
        <w:t>directly contribute</w:t>
      </w:r>
      <w:r w:rsidR="003B3063">
        <w:t xml:space="preserve"> to increasing food security</w:t>
      </w:r>
      <w:r w:rsidR="00EA1BB6">
        <w:t xml:space="preserve"> and resilience</w:t>
      </w:r>
      <w:r w:rsidR="003B3063">
        <w:t>, enhancing nutritional qualities of cultivators</w:t>
      </w:r>
      <w:r w:rsidR="00EA1BB6">
        <w:t xml:space="preserve"> and reducing susceptibility of crops to</w:t>
      </w:r>
      <w:r w:rsidR="003E1C13">
        <w:t xml:space="preserve"> drought</w:t>
      </w:r>
      <w:r w:rsidR="00EA1BB6">
        <w:t>, pests and disease</w:t>
      </w:r>
      <w:r w:rsidR="003E1C13">
        <w:t xml:space="preserve"> </w:t>
      </w:r>
      <w:r w:rsidR="003E1C13">
        <w:fldChar w:fldCharType="begin" w:fldLock="1"/>
      </w:r>
      <w:r w:rsidR="003E6071">
        <w:instrText>ADDIN CSL_CITATION { "citationItems" : [ { "id" : "ITEM-1", "itemData" : { "author" : [ { "dropping-particle" : "", "family" : "Frison", "given" : "Emile A", "non-dropping-particle" : "", "parse-names" : false, "suffix" : "" }, { "dropping-particle" : "", "family" : "Cherfas", "given" : "Jeremy", "non-dropping-particle" : "", "parse-names" : false, "suffix" : "" }, { "dropping-particle" : "", "family" : "Hodgkin", "given" : "Toby", "non-dropping-particle" : "", "parse-names" : false, "suffix" : "" } ], "container-title" : "Sustainability", "id" : "ITEM-1", "issue" : "1", "issued" : { "date-parts" : [ [ "2011" ] ] }, "page" : "238-253", "publisher" : "Molecular Diversity Preservation International", "title" : "Agricultural biodiversity is essential for a sustainable improvement in food and nutrition security", "type" : "article-journal", "volume" : "3" }, "uris" : [ "http://www.mendeley.com/documents/?uuid=e3b36d7c-8d21-409c-b1f6-90d6a9fb0a55" ] }, { "id" : "ITEM-2", "itemData" : { "author" : [ { "dropping-particle" : "", "family" : "Rubenstein", "given" : "Kelly Day", "non-dropping-particle" : "", "parse-names" : false, "suffix" : "" }, { "dropping-particle" : "", "family" : "Heisey", "given" : "Paul", "non-dropping-particle" : "", "parse-names" : false, "suffix" : "" }, { "dropping-particle" : "", "family" : "Shoemaker", "given" : "Robbin", "non-dropping-particle" : "", "parse-names" : false, "suffix" : "" }, { "dropping-particle" : "", "family" : "Sullivan", "given" : "John", "non-dropping-particle" : "", "parse-names" : false, "suffix" : "" }, { "dropping-particle" : "", "family" : "Frisvold", "given" : "George", "non-dropping-particle" : "", "parse-names" : false, "suffix" : "" } ], "container-title" : "Plant Genetic Resources and Food Security", "id" : "ITEM-2", "issued" : { "date-parts" : [ [ "2011" ] ] }, "publisher" : "Nova Science Publishers, Inc.", "title" : "Crop genetic resources: an economic appraisal", "type" : "chapter" }, "uris" : [ "http://www.mendeley.com/documents/?uuid=f426a143-5e29-470c-bd5c-7ba7836d54d0" ] } ], "mendeley" : { "formattedCitation" : "(Frison et al., 2011; Rubenstein et al., 2011)", "plainTextFormattedCitation" : "(Frison et al., 2011; Rubenstein et al., 2011)", "previouslyFormattedCitation" : "(Frison et al., 2011; Rubenstein et al., 2011)" }, "properties" : { "noteIndex" : 0 }, "schema" : "https://github.com/citation-style-language/schema/raw/master/csl-citation.json" }</w:instrText>
      </w:r>
      <w:r w:rsidR="003E1C13">
        <w:fldChar w:fldCharType="separate"/>
      </w:r>
      <w:r w:rsidR="003E1C13" w:rsidRPr="003E1C13">
        <w:rPr>
          <w:noProof/>
        </w:rPr>
        <w:t>(Frison et al., 2011; Rubenstein et al., 2011)</w:t>
      </w:r>
      <w:r w:rsidR="003E1C13">
        <w:fldChar w:fldCharType="end"/>
      </w:r>
      <w:r w:rsidR="00EA1BB6">
        <w:t xml:space="preserve">.  Indirectly, </w:t>
      </w:r>
      <w:r w:rsidR="003C0193">
        <w:t>PGR</w:t>
      </w:r>
      <w:r w:rsidR="00EA1BB6">
        <w:t xml:space="preserve"> improve rural livelihoods, support the maintenance of ecosystem services including cultural values and provide adaptation to climate change </w:t>
      </w:r>
      <w:r w:rsidR="00E37F01">
        <w:fldChar w:fldCharType="begin" w:fldLock="1"/>
      </w:r>
      <w:r w:rsidR="003E6071">
        <w:instrText>ADDIN CSL_CITATION { "citationItems" : [ { "id" : "ITEM-1", "itemData" : { "ISBN" : "9251084424", "author" : [ { "dropping-particle" : "", "family" : "Jarvis", "given" : "Andy", "non-dropping-particle" : "", "parse-names" : false, "suffix" : "" }, { "dropping-particle" : "", "family" : "Upadhyaya", "given" : "Hari", "non-dropping-particle" : "", "parse-names" : false, "suffix" : "" }, { "dropping-particle" : "", "family" : "Gowda", "given" : "C L L", "non-dropping-particle" : "", "parse-names" : false, "suffix" : "" }, { "dropping-particle" : "", "family" : "Aggarwal", "given" : "Pramod K", "non-dropping-particle" : "", "parse-names" : false, "suffix" : "" }, { "dropping-particle" : "", "family" : "Fujisaka", "given" : "Sam", "non-dropping-particle" : "", "parse-names" : false, "suffix" : "" }, { "dropping-particle" : "", "family" : "Anderson", "given" : "Ben", "non-dropping-particle" : "", "parse-names" : false, "suffix" : "" } ], "id" : "ITEM-1", "issued" : { "date-parts" : [ [ "2015" ] ] }, "publisher" : "Food and Agriculture Organization of the United Nations (FAO)", "title" : "Plant genetic resources for food and agriculture and climate change", "type" : "chapter" }, "uris" : [ "http://www.mendeley.com/documents/?uuid=065ef466-9dc2-4aa5-b36c-61eeaddb6b19" ] }, { "id" : "ITEM-2", "itemData" : { "ISSN" : "1473-5903", "author" : [ { "dropping-particle" : "", "family" : "Sthapit", "given" : "Bhuwon", "non-dropping-particle" : "", "parse-names" : false, "suffix" : "" }, { "dropping-particle" : "", "family" : "Rana", "given" : "Ram", "non-dropping-particle" : "", "parse-names" : false, "suffix" : "" }, { "dropping-particle" : "", "family" : "Eyzaguirre", "given" : "Pablo", "non-dropping-particle" : "", "parse-names" : false, "suffix" : "" }, { "dropping-particle" : "", "family" : "Jarvis", "given" : "Devra", "non-dropping-particle" : "", "parse-names" : false, "suffix" : "" } ], "container-title" : "International journal of agricultural sustainability", "id" : "ITEM-2", "issue" : "2", "issued" : { "date-parts" : [ [ "2008" ] ] }, "page" : "148-166", "publisher" : "Taylor &amp; Francis", "title" : "The value of plant genetic diversity to resource-poor farmers in Nepal and Vietnam", "type" : "article-journal", "volume" : "6" }, "uris" : [ "http://www.mendeley.com/documents/?uuid=3bac6e62-cd86-457d-b5ab-605fce73acc5" ] } ], "mendeley" : { "formattedCitation" : "(Jarvis et al., 2015; Sthapit et al., 2008)", "plainTextFormattedCitation" : "(Jarvis et al., 2015; Sthapit et al., 2008)", "previouslyFormattedCitation" : "(Jarvis et al., 2015; Sthapit et al., 2008)" }, "properties" : { "noteIndex" : 0 }, "schema" : "https://github.com/citation-style-language/schema/raw/master/csl-citation.json" }</w:instrText>
      </w:r>
      <w:r w:rsidR="00E37F01">
        <w:fldChar w:fldCharType="separate"/>
      </w:r>
      <w:r w:rsidR="00E37F01" w:rsidRPr="00E37F01">
        <w:rPr>
          <w:noProof/>
        </w:rPr>
        <w:t>(Jarvis et al., 2015; Sthapit et al., 2008)</w:t>
      </w:r>
      <w:r w:rsidR="00E37F01">
        <w:fldChar w:fldCharType="end"/>
      </w:r>
      <w:r w:rsidR="00E37F01">
        <w:t xml:space="preserve">. </w:t>
      </w:r>
      <w:r w:rsidR="00242C43">
        <w:t xml:space="preserve">The global benefits of yield increases from </w:t>
      </w:r>
      <w:r w:rsidR="003B4698">
        <w:t xml:space="preserve">crop </w:t>
      </w:r>
      <w:r w:rsidR="00242C43">
        <w:t xml:space="preserve">genetic improvements </w:t>
      </w:r>
      <w:r w:rsidR="00E773DB">
        <w:t xml:space="preserve">are estimated to </w:t>
      </w:r>
      <w:r w:rsidR="00242C43">
        <w:t xml:space="preserve">range from US$ 8 to 15 billion </w:t>
      </w:r>
      <w:r w:rsidR="00242C43">
        <w:fldChar w:fldCharType="begin" w:fldLock="1"/>
      </w:r>
      <w:r w:rsidR="003E6071">
        <w:instrText>ADDIN CSL_CITATION { "citationItems" : [ { "id" : "ITEM-1", "itemData" : { "ISSN" : "1574-0862", "author" : [ { "dropping-particle" : "", "family" : "Frisvold", "given" : "George B", "non-dropping-particle" : "", "parse-names" : false, "suffix" : "" }, { "dropping-particle" : "", "family" : "Sullivan", "given" : "John", "non-dropping-particle" : "", "parse-names" : false, "suffix" : "" }, { "dropping-particle" : "", "family" : "Raneses", "given" : "Anton", "non-dropping-particle" : "", "parse-names" : false, "suffix" : "" } ], "container-title" : "Agricultural Economics", "id" : "ITEM-1", "issue" : "2", "issued" : { "date-parts" : [ [ "2003" ] ] }, "page" : "109-119", "publisher" : "Wiley Online Library", "title" : "Genetic improvements in major US crops: the size and distribution of benefits", "type" : "article-journal", "volume" : "28" }, "uris" : [ "http://www.mendeley.com/documents/?uuid=cc822d17-40cc-4601-98c3-1b2a886ddcfe" ] } ], "mendeley" : { "formattedCitation" : "(Frisvold et al., 2003)", "plainTextFormattedCitation" : "(Frisvold et al., 2003)", "previouslyFormattedCitation" : "(Frisvold et al., 2003)" }, "properties" : { "noteIndex" : 0 }, "schema" : "https://github.com/citation-style-language/schema/raw/master/csl-citation.json" }</w:instrText>
      </w:r>
      <w:r w:rsidR="00242C43">
        <w:fldChar w:fldCharType="separate"/>
      </w:r>
      <w:r w:rsidR="00242C43" w:rsidRPr="00242C43">
        <w:rPr>
          <w:noProof/>
        </w:rPr>
        <w:t>(Frisvold et al., 2003)</w:t>
      </w:r>
      <w:r w:rsidR="00242C43">
        <w:fldChar w:fldCharType="end"/>
      </w:r>
      <w:r w:rsidR="00242C43">
        <w:t xml:space="preserve">.  </w:t>
      </w:r>
    </w:p>
    <w:p w:rsidR="00EF60F1" w:rsidRDefault="00EF60F1" w:rsidP="005429B2"/>
    <w:p w:rsidR="00AF10EE" w:rsidRDefault="003C0193" w:rsidP="00AF10EE">
      <w:r>
        <w:lastRenderedPageBreak/>
        <w:t xml:space="preserve">Today, </w:t>
      </w:r>
      <w:r w:rsidR="00242C43">
        <w:t>t</w:t>
      </w:r>
      <w:r w:rsidR="000C2443">
        <w:t xml:space="preserve">he genetic uniformity </w:t>
      </w:r>
      <w:r w:rsidR="000C2443" w:rsidRPr="000C2443">
        <w:t>of many modern crop varieties has raised concerns that crop</w:t>
      </w:r>
      <w:r w:rsidR="000C2443">
        <w:t xml:space="preserve"> </w:t>
      </w:r>
      <w:r w:rsidR="000C2443" w:rsidRPr="000C2443">
        <w:t>yields and production will become more vulnerable to evolving pests and</w:t>
      </w:r>
      <w:r w:rsidR="000C2443">
        <w:t xml:space="preserve"> </w:t>
      </w:r>
      <w:r w:rsidR="000C2443" w:rsidRPr="000C2443">
        <w:t>diseases</w:t>
      </w:r>
      <w:r w:rsidR="000C2443">
        <w:t xml:space="preserve"> </w:t>
      </w:r>
      <w:r w:rsidR="000C2443">
        <w:fldChar w:fldCharType="begin" w:fldLock="1"/>
      </w:r>
      <w:r w:rsidR="003E6071">
        <w:instrText>ADDIN CSL_CITATION { "citationItems" : [ { "id" : "ITEM-1", "itemData" : { "author" : [ { "dropping-particle" : "", "family" : "Rubenstein", "given" : "Kelly Day", "non-dropping-particle" : "", "parse-names" : false, "suffix" : "" }, { "dropping-particle" : "", "family" : "Heisey", "given" : "Paul", "non-dropping-particle" : "", "parse-names" : false, "suffix" : "" }, { "dropping-particle" : "", "family" : "Shoemaker", "given" : "Robbin", "non-dropping-particle" : "", "parse-names" : false, "suffix" : "" }, { "dropping-particle" : "", "family" : "Sullivan", "given" : "John", "non-dropping-particle" : "", "parse-names" : false, "suffix" : "" }, { "dropping-particle" : "", "family" : "Frisvold", "given" : "George", "non-dropping-particle" : "", "parse-names" : false, "suffix" : "" } ], "container-title" : "Plant Genetic Resources and Food Security", "id" : "ITEM-1", "issued" : { "date-parts" : [ [ "2011" ] ] }, "publisher" : "Nova Science Publishers, Inc.", "title" : "Crop genetic resources: an economic appraisal", "type" : "chapter" }, "uris" : [ "http://www.mendeley.com/documents/?uuid=f426a143-5e29-470c-bd5c-7ba7836d54d0" ] } ], "mendeley" : { "formattedCitation" : "(Rubenstein et al., 2011)", "plainTextFormattedCitation" : "(Rubenstein et al., 2011)", "previouslyFormattedCitation" : "(Rubenstein et al., 2011)" }, "properties" : { "noteIndex" : 0 }, "schema" : "https://github.com/citation-style-language/schema/raw/master/csl-citation.json" }</w:instrText>
      </w:r>
      <w:r w:rsidR="000C2443">
        <w:fldChar w:fldCharType="separate"/>
      </w:r>
      <w:r w:rsidR="000C2443" w:rsidRPr="000C2443">
        <w:rPr>
          <w:noProof/>
        </w:rPr>
        <w:t>(Rubenstein et al., 2011)</w:t>
      </w:r>
      <w:r w:rsidR="000C2443">
        <w:fldChar w:fldCharType="end"/>
      </w:r>
      <w:r w:rsidR="000C2443" w:rsidRPr="000C2443">
        <w:t>.</w:t>
      </w:r>
      <w:r w:rsidR="000C2443">
        <w:t xml:space="preserve"> But w</w:t>
      </w:r>
      <w:r>
        <w:t xml:space="preserve">ith improved technological capabilities, these resources are becoming easier to </w:t>
      </w:r>
      <w:r w:rsidR="00A3404A">
        <w:t xml:space="preserve">monitor, </w:t>
      </w:r>
      <w:r w:rsidR="002B7E17">
        <w:t xml:space="preserve">characterise and utilise </w:t>
      </w:r>
      <w:r w:rsidR="002B7E17">
        <w:fldChar w:fldCharType="begin" w:fldLock="1"/>
      </w:r>
      <w:r w:rsidR="003E6071">
        <w:instrText>ADDIN CSL_CITATION { "citationItems" : [ { "id" : "ITEM-1", "itemData" : { "author" : [ { "dropping-particle" : "", "family" : "Frison", "given" : "Emile", "non-dropping-particle" : "", "parse-names" : false, "suffix" : "" }, { "dropping-particle" : "", "family" : "Demers", "given" : "Nicole", "non-dropping-particle" : "", "parse-names" : false, "suffix" : "" } ], "container-title" : "Genomics of Plant Genetic Resources", "id" : "ITEM-1", "issued" : { "date-parts" : [ [ "2014" ] ] }, "page" : "3-25", "publisher" : "Springer", "title" : "Building a global plant genetic resources system", "type" : "chapter" }, "uris" : [ "http://www.mendeley.com/documents/?uuid=04c5d362-fcff-43a8-80df-195153d8a813" ] } ], "mendeley" : { "formattedCitation" : "(Frison and Demers, 2014)", "plainTextFormattedCitation" : "(Frison and Demers, 2014)", "previouslyFormattedCitation" : "(Frison and Demers, 2014)" }, "properties" : { "noteIndex" : 0 }, "schema" : "https://github.com/citation-style-language/schema/raw/master/csl-citation.json" }</w:instrText>
      </w:r>
      <w:r w:rsidR="002B7E17">
        <w:fldChar w:fldCharType="separate"/>
      </w:r>
      <w:r w:rsidR="002B7E17" w:rsidRPr="002B7E17">
        <w:rPr>
          <w:noProof/>
        </w:rPr>
        <w:t>(Frison and Demers, 2014)</w:t>
      </w:r>
      <w:r w:rsidR="002B7E17">
        <w:fldChar w:fldCharType="end"/>
      </w:r>
      <w:r>
        <w:t xml:space="preserve">.  Countries are </w:t>
      </w:r>
      <w:r w:rsidR="00876B6D">
        <w:t xml:space="preserve">now gaining new insights into the benefits of ensuing greater diversity as a response </w:t>
      </w:r>
      <w:r w:rsidR="00E36E84">
        <w:t xml:space="preserve">to </w:t>
      </w:r>
      <w:r w:rsidR="00876B6D">
        <w:t xml:space="preserve">growing homogenisation that reduces adaptability and increases risk. </w:t>
      </w:r>
      <w:r w:rsidR="006D647F">
        <w:t>In this context</w:t>
      </w:r>
      <w:r w:rsidR="00E773DB">
        <w:t>, ‘temporal diversity’</w:t>
      </w:r>
      <w:r w:rsidR="00AF10EE">
        <w:t xml:space="preserve"> </w:t>
      </w:r>
      <w:r w:rsidR="00E773DB">
        <w:t>(</w:t>
      </w:r>
      <w:r w:rsidR="00AF10EE">
        <w:t xml:space="preserve">changing </w:t>
      </w:r>
      <w:r w:rsidR="006D647F">
        <w:t>varieties</w:t>
      </w:r>
      <w:r w:rsidR="00AF10EE">
        <w:t xml:space="preserve"> more frequently to maintain resist</w:t>
      </w:r>
      <w:r w:rsidR="00E773DB">
        <w:t>ance to pests and diseases)</w:t>
      </w:r>
      <w:r w:rsidR="00AF10EE">
        <w:t xml:space="preserve"> is increasingly employed</w:t>
      </w:r>
      <w:r w:rsidR="00A3404A">
        <w:t xml:space="preserve"> </w:t>
      </w:r>
      <w:r w:rsidR="00A3404A">
        <w:fldChar w:fldCharType="begin" w:fldLock="1"/>
      </w:r>
      <w:r w:rsidR="003E6071">
        <w:instrText>ADDIN CSL_CITATION { "citationItems" : [ { "id" : "ITEM-1", "itemData" : { "author" : [ { "dropping-particle" : "", "family" : "Rubenstein", "given" : "Kelly Day", "non-dropping-particle" : "", "parse-names" : false, "suffix" : "" }, { "dropping-particle" : "", "family" : "Heisey", "given" : "Paul", "non-dropping-particle" : "", "parse-names" : false, "suffix" : "" }, { "dropping-particle" : "", "family" : "Shoemaker", "given" : "Robbin", "non-dropping-particle" : "", "parse-names" : false, "suffix" : "" }, { "dropping-particle" : "", "family" : "Sullivan", "given" : "John", "non-dropping-particle" : "", "parse-names" : false, "suffix" : "" }, { "dropping-particle" : "", "family" : "Frisvold", "given" : "George", "non-dropping-particle" : "", "parse-names" : false, "suffix" : "" } ], "container-title" : "Plant Genetic Resources and Food Security", "id" : "ITEM-1", "issued" : { "date-parts" : [ [ "2011" ] ] }, "publisher" : "Nova Science Publishers, Inc.", "title" : "Crop genetic resources: an economic appraisal", "type" : "chapter" }, "uris" : [ "http://www.mendeley.com/documents/?uuid=f426a143-5e29-470c-bd5c-7ba7836d54d0" ] } ], "mendeley" : { "formattedCitation" : "(Rubenstein et al., 2011)", "plainTextFormattedCitation" : "(Rubenstein et al., 2011)", "previouslyFormattedCitation" : "(Rubenstein et al., 2011)" }, "properties" : { "noteIndex" : 0 }, "schema" : "https://github.com/citation-style-language/schema/raw/master/csl-citation.json" }</w:instrText>
      </w:r>
      <w:r w:rsidR="00A3404A">
        <w:fldChar w:fldCharType="separate"/>
      </w:r>
      <w:r w:rsidR="00A3404A" w:rsidRPr="000C2443">
        <w:rPr>
          <w:noProof/>
        </w:rPr>
        <w:t>(Rubenstein et al., 2011)</w:t>
      </w:r>
      <w:r w:rsidR="00A3404A">
        <w:fldChar w:fldCharType="end"/>
      </w:r>
      <w:r w:rsidR="00A3404A">
        <w:t xml:space="preserve">. </w:t>
      </w:r>
      <w:r w:rsidR="006D647F">
        <w:t xml:space="preserve"> </w:t>
      </w:r>
    </w:p>
    <w:p w:rsidR="001C302B" w:rsidRDefault="001C302B" w:rsidP="005E1FAB"/>
    <w:p w:rsidR="00A27905" w:rsidRPr="00A27905" w:rsidRDefault="005429B2" w:rsidP="001C302B">
      <w:pPr>
        <w:pStyle w:val="Heading2"/>
      </w:pPr>
      <w:bookmarkStart w:id="15" w:name="_Toc503689854"/>
      <w:r>
        <w:t xml:space="preserve">The state of </w:t>
      </w:r>
      <w:r w:rsidR="006F421E" w:rsidRPr="001C302B">
        <w:t>PGR</w:t>
      </w:r>
      <w:r w:rsidR="006F421E">
        <w:t xml:space="preserve"> and FAnGR</w:t>
      </w:r>
      <w:r w:rsidR="00BA54E4">
        <w:t xml:space="preserve"> globally</w:t>
      </w:r>
      <w:bookmarkEnd w:id="15"/>
    </w:p>
    <w:p w:rsidR="005429B2" w:rsidRDefault="00A517D8" w:rsidP="00A517D8">
      <w:pPr>
        <w:pStyle w:val="Heading3"/>
      </w:pPr>
      <w:r>
        <w:t xml:space="preserve">Threats and pressures </w:t>
      </w:r>
    </w:p>
    <w:p w:rsidR="00E47EE4" w:rsidRDefault="00E773DB" w:rsidP="00E47EE4">
      <w:pPr>
        <w:rPr>
          <w:rFonts w:eastAsia="MinionPro-Regular"/>
          <w:lang w:eastAsia="en-GB"/>
        </w:rPr>
      </w:pPr>
      <w:r>
        <w:rPr>
          <w:rFonts w:eastAsia="MinionPro-Regular"/>
          <w:lang w:eastAsia="en-GB"/>
        </w:rPr>
        <w:t>F</w:t>
      </w:r>
      <w:r w:rsidR="0098337A">
        <w:rPr>
          <w:rFonts w:eastAsia="MinionPro-Regular"/>
          <w:lang w:eastAsia="en-GB"/>
        </w:rPr>
        <w:t>arm intensification</w:t>
      </w:r>
      <w:r w:rsidR="003A28F9">
        <w:rPr>
          <w:rFonts w:eastAsia="MinionPro-Regular"/>
          <w:lang w:eastAsia="en-GB"/>
        </w:rPr>
        <w:t xml:space="preserve"> risk</w:t>
      </w:r>
      <w:r w:rsidR="0098337A">
        <w:rPr>
          <w:rFonts w:eastAsia="MinionPro-Regular"/>
          <w:lang w:eastAsia="en-GB"/>
        </w:rPr>
        <w:t>s</w:t>
      </w:r>
      <w:r w:rsidR="003A28F9">
        <w:rPr>
          <w:rFonts w:eastAsia="MinionPro-Regular"/>
          <w:lang w:eastAsia="en-GB"/>
        </w:rPr>
        <w:t xml:space="preserve"> </w:t>
      </w:r>
      <w:r w:rsidR="0098337A">
        <w:rPr>
          <w:rFonts w:eastAsia="MinionPro-Regular"/>
          <w:lang w:eastAsia="en-GB"/>
        </w:rPr>
        <w:t>riving</w:t>
      </w:r>
      <w:r w:rsidR="003A28F9">
        <w:rPr>
          <w:rFonts w:eastAsia="MinionPro-Regular"/>
          <w:lang w:eastAsia="en-GB"/>
        </w:rPr>
        <w:t xml:space="preserve"> diversity </w:t>
      </w:r>
      <w:r w:rsidR="0098337A">
        <w:rPr>
          <w:rFonts w:eastAsia="MinionPro-Regular"/>
          <w:lang w:eastAsia="en-GB"/>
        </w:rPr>
        <w:t xml:space="preserve">from production systems </w:t>
      </w:r>
      <w:r w:rsidR="003A28F9">
        <w:rPr>
          <w:rFonts w:eastAsia="MinionPro-Regular"/>
          <w:lang w:eastAsia="en-GB"/>
        </w:rPr>
        <w:t>with potentially severe</w:t>
      </w:r>
      <w:r w:rsidR="004F14C2">
        <w:rPr>
          <w:rFonts w:eastAsia="MinionPro-Regular"/>
          <w:lang w:eastAsia="en-GB"/>
        </w:rPr>
        <w:t xml:space="preserve"> </w:t>
      </w:r>
      <w:r w:rsidR="003A28F9">
        <w:rPr>
          <w:rFonts w:eastAsia="MinionPro-Regular"/>
          <w:lang w:eastAsia="en-GB"/>
        </w:rPr>
        <w:t xml:space="preserve">consequences for agricultural </w:t>
      </w:r>
      <w:r w:rsidR="003B4698">
        <w:rPr>
          <w:rFonts w:eastAsia="MinionPro-Regular"/>
          <w:lang w:eastAsia="en-GB"/>
        </w:rPr>
        <w:t>sustainability</w:t>
      </w:r>
      <w:r w:rsidR="003A28F9">
        <w:rPr>
          <w:rFonts w:eastAsia="MinionPro-Regular"/>
          <w:lang w:eastAsia="en-GB"/>
        </w:rPr>
        <w:t xml:space="preserve">.  </w:t>
      </w:r>
      <w:r w:rsidR="007E23DC">
        <w:t>The FAO’s Global Databank for Animal Geneti</w:t>
      </w:r>
      <w:r w:rsidR="008054E8">
        <w:t xml:space="preserve">c Resources identified </w:t>
      </w:r>
      <w:r w:rsidR="00E47EE4">
        <w:t>43</w:t>
      </w:r>
      <w:r w:rsidR="007E23DC">
        <w:t xml:space="preserve">% of </w:t>
      </w:r>
      <w:r w:rsidR="00E47EE4">
        <w:t xml:space="preserve">mammalian and 63% of avian breeds </w:t>
      </w:r>
      <w:r w:rsidR="007E23DC">
        <w:t xml:space="preserve">are classified as ‘at risk’ </w:t>
      </w:r>
      <w:r w:rsidR="008054E8">
        <w:t>(</w:t>
      </w:r>
      <w:r w:rsidR="008054E8" w:rsidRPr="00E47EE4">
        <w:rPr>
          <w:highlight w:val="yellow"/>
        </w:rPr>
        <w:t>Figure x</w:t>
      </w:r>
      <w:r w:rsidR="008054E8">
        <w:t>).</w:t>
      </w:r>
      <w:r w:rsidR="00E47EE4" w:rsidRPr="00E47EE4">
        <w:rPr>
          <w:rFonts w:eastAsia="MinionPro-Regular"/>
          <w:lang w:eastAsia="en-GB"/>
        </w:rPr>
        <w:t xml:space="preserve"> </w:t>
      </w:r>
      <w:r w:rsidR="00E47EE4">
        <w:rPr>
          <w:rFonts w:eastAsia="MinionPro-Regular"/>
          <w:lang w:eastAsia="en-GB"/>
        </w:rPr>
        <w:t>Of the 8,</w:t>
      </w:r>
      <w:r w:rsidR="00E47EE4" w:rsidRPr="00FC023A">
        <w:rPr>
          <w:rFonts w:eastAsia="MinionPro-Regular"/>
          <w:lang w:eastAsia="en-GB"/>
        </w:rPr>
        <w:t xml:space="preserve">774 </w:t>
      </w:r>
      <w:r w:rsidR="00E47EE4">
        <w:rPr>
          <w:rFonts w:eastAsia="MinionPro-Regular"/>
          <w:lang w:eastAsia="en-GB"/>
        </w:rPr>
        <w:t xml:space="preserve">breeds recorded in the data bank, some </w:t>
      </w:r>
      <w:r w:rsidR="00E47EE4" w:rsidRPr="00FC023A">
        <w:rPr>
          <w:rFonts w:eastAsia="MinionPro-Regular"/>
          <w:lang w:eastAsia="en-GB"/>
        </w:rPr>
        <w:t>7</w:t>
      </w:r>
      <w:r w:rsidR="00E47EE4">
        <w:rPr>
          <w:rFonts w:eastAsia="MinionPro-Regular"/>
          <w:lang w:eastAsia="en-GB"/>
        </w:rPr>
        <w:t>,</w:t>
      </w:r>
      <w:r w:rsidR="00E47EE4" w:rsidRPr="00FC023A">
        <w:rPr>
          <w:rFonts w:eastAsia="MinionPro-Regular"/>
          <w:lang w:eastAsia="en-GB"/>
        </w:rPr>
        <w:t xml:space="preserve"> 718 are </w:t>
      </w:r>
      <w:r w:rsidR="00E47EE4">
        <w:rPr>
          <w:rFonts w:eastAsia="MinionPro-Regular"/>
          <w:lang w:eastAsia="en-GB"/>
        </w:rPr>
        <w:t xml:space="preserve">classified as </w:t>
      </w:r>
      <w:r w:rsidR="00E47EE4" w:rsidRPr="00FC023A">
        <w:rPr>
          <w:rFonts w:eastAsia="MinionPro-Regular"/>
          <w:lang w:eastAsia="en-GB"/>
        </w:rPr>
        <w:t>local</w:t>
      </w:r>
      <w:r w:rsidR="00E47EE4">
        <w:rPr>
          <w:rFonts w:eastAsia="MinionPro-Regular"/>
          <w:lang w:eastAsia="en-GB"/>
        </w:rPr>
        <w:t xml:space="preserve"> </w:t>
      </w:r>
      <w:r w:rsidR="00E47EE4" w:rsidRPr="00FC023A">
        <w:rPr>
          <w:rFonts w:eastAsia="MinionPro-Regular"/>
          <w:lang w:eastAsia="en-GB"/>
        </w:rPr>
        <w:t>breeds (</w:t>
      </w:r>
      <w:r w:rsidR="0098337A">
        <w:rPr>
          <w:rFonts w:eastAsia="MinionPro-Regular"/>
          <w:lang w:eastAsia="en-GB"/>
        </w:rPr>
        <w:t>i.e. endemic to</w:t>
      </w:r>
      <w:r w:rsidR="00E47EE4" w:rsidRPr="00FC023A">
        <w:rPr>
          <w:rFonts w:eastAsia="MinionPro-Regular"/>
          <w:lang w:eastAsia="en-GB"/>
        </w:rPr>
        <w:t xml:space="preserve"> one country</w:t>
      </w:r>
      <w:r>
        <w:rPr>
          <w:rFonts w:eastAsia="MinionPro-Regular"/>
          <w:lang w:eastAsia="en-GB"/>
        </w:rPr>
        <w:t>). U</w:t>
      </w:r>
      <w:r>
        <w:t>nderstanding of breed status</w:t>
      </w:r>
      <w:r w:rsidR="004828C5">
        <w:t xml:space="preserve"> is confounded by the disparities of global reporting between regions.  </w:t>
      </w:r>
    </w:p>
    <w:p w:rsidR="007E23DC" w:rsidRDefault="007E23DC" w:rsidP="00213E51"/>
    <w:p w:rsidR="00FC023A" w:rsidRDefault="0059561F" w:rsidP="0059561F">
      <w:pPr>
        <w:jc w:val="center"/>
        <w:rPr>
          <w:rFonts w:eastAsia="MinionPro-Regular"/>
          <w:lang w:eastAsia="en-GB"/>
        </w:rPr>
      </w:pPr>
      <w:r>
        <w:rPr>
          <w:rFonts w:eastAsia="MinionPro-Regular"/>
          <w:noProof/>
          <w:lang w:eastAsia="en-GB"/>
        </w:rPr>
        <w:drawing>
          <wp:inline distT="0" distB="0" distL="0" distR="0" wp14:anchorId="77E63E99" wp14:editId="56FC72D0">
            <wp:extent cx="4962525" cy="2836589"/>
            <wp:effectExtent l="0" t="0" r="0" b="1905"/>
            <wp:docPr id="3" name="Picture 3" descr="C:\Users\wwainwright\Documents\R\Thesis\Introduction\Risk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R\Thesis\Introduction\RiskStatus.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2742" t="3428" r="2011" b="3738"/>
                    <a:stretch/>
                  </pic:blipFill>
                  <pic:spPr bwMode="auto">
                    <a:xfrm>
                      <a:off x="0" y="0"/>
                      <a:ext cx="4971597" cy="2841774"/>
                    </a:xfrm>
                    <a:prstGeom prst="rect">
                      <a:avLst/>
                    </a:prstGeom>
                    <a:noFill/>
                    <a:ln>
                      <a:noFill/>
                    </a:ln>
                    <a:extLst>
                      <a:ext uri="{53640926-AAD7-44D8-BBD7-CCE9431645EC}">
                        <a14:shadowObscured xmlns:a14="http://schemas.microsoft.com/office/drawing/2010/main"/>
                      </a:ext>
                    </a:extLst>
                  </pic:spPr>
                </pic:pic>
              </a:graphicData>
            </a:graphic>
          </wp:inline>
        </w:drawing>
      </w:r>
    </w:p>
    <w:p w:rsidR="007E23DC" w:rsidRDefault="00E47EE4" w:rsidP="00FE5343">
      <w:pPr>
        <w:pStyle w:val="Caption"/>
      </w:pPr>
      <w:r w:rsidRPr="00E47EE4">
        <w:rPr>
          <w:b/>
        </w:rPr>
        <w:t xml:space="preserve">Figure </w:t>
      </w:r>
      <w:r w:rsidRPr="00E47EE4">
        <w:rPr>
          <w:b/>
        </w:rPr>
        <w:fldChar w:fldCharType="begin"/>
      </w:r>
      <w:r w:rsidRPr="00E47EE4">
        <w:rPr>
          <w:b/>
        </w:rPr>
        <w:instrText xml:space="preserve"> SEQ Figure \* ARABIC </w:instrText>
      </w:r>
      <w:r w:rsidRPr="00E47EE4">
        <w:rPr>
          <w:b/>
        </w:rPr>
        <w:fldChar w:fldCharType="separate"/>
      </w:r>
      <w:r w:rsidR="00EE44EF">
        <w:rPr>
          <w:b/>
          <w:noProof/>
        </w:rPr>
        <w:t>2</w:t>
      </w:r>
      <w:r w:rsidRPr="00E47EE4">
        <w:rPr>
          <w:b/>
        </w:rPr>
        <w:fldChar w:fldCharType="end"/>
      </w:r>
      <w:r w:rsidRPr="00E47EE4">
        <w:rPr>
          <w:b/>
        </w:rPr>
        <w:t>:</w:t>
      </w:r>
      <w:r>
        <w:t xml:space="preserve"> </w:t>
      </w:r>
      <w:r w:rsidR="00FE5343">
        <w:t>Sankey diagram of g</w:t>
      </w:r>
      <w:r>
        <w:t xml:space="preserve">lobal risk status of mammalian and avian livestock breeds. </w:t>
      </w:r>
      <w:r w:rsidR="009E7AF0">
        <w:t xml:space="preserve">The width of the nodes corresponds to the number of breeds associated with each </w:t>
      </w:r>
      <w:proofErr w:type="gramStart"/>
      <w:r w:rsidR="00BE783F">
        <w:t xml:space="preserve">ordered  </w:t>
      </w:r>
      <w:r w:rsidR="009E7AF0">
        <w:lastRenderedPageBreak/>
        <w:t>risk</w:t>
      </w:r>
      <w:proofErr w:type="gramEnd"/>
      <w:r w:rsidR="009E7AF0">
        <w:t xml:space="preserve"> category. </w:t>
      </w:r>
      <w:r w:rsidR="0059561F">
        <w:t>The colour scale is ordinal, relative to risk category. Risk Status data derived from</w:t>
      </w:r>
      <w:r>
        <w:t xml:space="preserve"> </w:t>
      </w:r>
      <w:r>
        <w:fldChar w:fldCharType="begin" w:fldLock="1"/>
      </w:r>
      <w:r w:rsidR="003E6071">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manualFormatting" : "FAO (2015a)", "plainTextFormattedCitation" : "(FAO, 2015a)", "previouslyFormattedCitation" : "(FAO, 2015a)" }, "properties" : { "noteIndex" : 0 }, "schema" : "https://github.com/citation-style-language/schema/raw/master/csl-citation.json" }</w:instrText>
      </w:r>
      <w:r>
        <w:fldChar w:fldCharType="separate"/>
      </w:r>
      <w:r w:rsidR="0059561F">
        <w:rPr>
          <w:noProof/>
        </w:rPr>
        <w:t>FAO (</w:t>
      </w:r>
      <w:r w:rsidRPr="00E47EE4">
        <w:rPr>
          <w:noProof/>
        </w:rPr>
        <w:t>2015a)</w:t>
      </w:r>
      <w:r>
        <w:fldChar w:fldCharType="end"/>
      </w:r>
      <w:r w:rsidR="009E7AF0">
        <w:t xml:space="preserve">. </w:t>
      </w:r>
    </w:p>
    <w:p w:rsidR="00FE5343" w:rsidRPr="00FE5343" w:rsidRDefault="00FE5343" w:rsidP="00FE5343">
      <w:pPr>
        <w:rPr>
          <w:rFonts w:eastAsia="MinionPro-Regular"/>
        </w:rPr>
      </w:pPr>
    </w:p>
    <w:p w:rsidR="006161EC" w:rsidRPr="00901BE1" w:rsidRDefault="00C62137" w:rsidP="00213E51">
      <w:pPr>
        <w:rPr>
          <w:rFonts w:eastAsia="MinionPro-Regular"/>
          <w:lang w:eastAsia="en-GB"/>
        </w:rPr>
      </w:pPr>
      <w:r>
        <w:rPr>
          <w:rFonts w:eastAsia="MinionPro-Regular"/>
          <w:lang w:eastAsia="en-GB"/>
        </w:rPr>
        <w:t xml:space="preserve">Work on farm animals suggests diversity within </w:t>
      </w:r>
      <w:r w:rsidR="0098337A">
        <w:rPr>
          <w:rFonts w:eastAsia="MinionPro-Regular"/>
          <w:lang w:eastAsia="en-GB"/>
        </w:rPr>
        <w:t xml:space="preserve">many </w:t>
      </w:r>
      <w:r>
        <w:rPr>
          <w:rFonts w:eastAsia="MinionPro-Regular"/>
          <w:lang w:eastAsia="en-GB"/>
        </w:rPr>
        <w:t xml:space="preserve">breeds is declining </w:t>
      </w:r>
      <w:r>
        <w:fldChar w:fldCharType="begin" w:fldLock="1"/>
      </w:r>
      <w:r w:rsidR="003E6071">
        <w:instrText>ADDIN CSL_CITATION { "citationItems" : [ { "id" : "ITEM-1", "itemData" : { "DOI" : "10.1111/j.1365-2052.2010.02038.x", "ISSN" : "1365-2052", "PMID" : "20500753", "abstract" : "Domestication of livestock species and a long history of migrations, selection and adaptation have created an enormous variety of breeds. Conservation of these genetic resources relies on demographic characterization, recording of production environments and effective data management. In addition, molecular genetic studies allow a comparison of genetic diversity within and across breeds and a reconstruction of the history of breeds and ancestral populations. This has been summarized for cattle, yak, water buffalo, sheep, goats, camelids, pigs, horses, and chickens. Further progress is expected to benefit from advances in molecular technology.", "author" : [ { "dropping-particle" : "", "family" : "Groeneveld", "given" : "L F", "non-dropping-particle" : "", "parse-names" : false, "suffix" : "" }, { "dropping-particle" : "", "family" : "Lenstra", "given" : "J a", "non-dropping-particle" : "", "parse-names" : false, "suffix" : "" }, { "dropping-particle" : "", "family" : "Eding", "given" : "H", "non-dropping-particle" : "", "parse-names" : false, "suffix" : "" }, { "dropping-particle" : "", "family" : "Toro", "given" : "M a", "non-dropping-particle" : "", "parse-names" : false, "suffix" : "" }, { "dropping-particle" : "", "family" : "Scherf", "given" : "B", "non-dropping-particle" : "", "parse-names" : false, "suffix" : "" }, { "dropping-particle" : "", "family" : "Pilling", "given" : "D", "non-dropping-particle" : "", "parse-names" : false, "suffix" : "" }, { "dropping-particle" : "", "family" : "Negrini", "given" : "R", "non-dropping-particle" : "", "parse-names" : false, "suffix" : "" }, { "dropping-particle" : "", "family" : "Finlay", "given" : "E K", "non-dropping-particle" : "", "parse-names" : false, "suffix" : "" }, { "dropping-particle" : "", "family" : "Jianlin", "given" : "H", "non-dropping-particle" : "", "parse-names" : false, "suffix" : "" }, { "dropping-particle" : "", "family" : "Groeneveld", "given" : "E", "non-dropping-particle" : "", "parse-names" : false, "suffix" : "" }, { "dropping-particle" : "", "family" : "Weigend", "given" : "S", "non-dropping-particle" : "", "parse-names" : false, "suffix" : "" } ], "container-title" : "Animal genetics", "id" : "ITEM-1", "issued" : { "date-parts" : [ [ "2010", "5" ] ] }, "page" : "6-31", "title" : "Genetic diversity in farm animals--a review.", "type" : "article-journal", "volume" : "41 Suppl 1" }, "uris" : [ "http://www.mendeley.com/documents/?uuid=5b16c430-27f2-45c3-8f7c-29a0c22108f2" ] } ], "mendeley" : { "formattedCitation" : "(Groeneveld et al., 2010)", "plainTextFormattedCitation" : "(Groeneveld et al., 2010)", "previouslyFormattedCitation" : "(Groeneveld et al., 2010)" }, "properties" : { "noteIndex" : 0 }, "schema" : "https://github.com/citation-style-language/schema/raw/master/csl-citation.json" }</w:instrText>
      </w:r>
      <w:r>
        <w:fldChar w:fldCharType="separate"/>
      </w:r>
      <w:r w:rsidRPr="004F14C2">
        <w:rPr>
          <w:noProof/>
        </w:rPr>
        <w:t>(Groeneveld et al., 2010)</w:t>
      </w:r>
      <w:r>
        <w:fldChar w:fldCharType="end"/>
      </w:r>
      <w:r w:rsidR="005354C8">
        <w:t xml:space="preserve">. </w:t>
      </w:r>
      <w:r w:rsidR="000A2AB5">
        <w:t>F</w:t>
      </w:r>
      <w:r w:rsidR="004828C5">
        <w:t xml:space="preserve">or </w:t>
      </w:r>
      <w:r w:rsidR="005354C8">
        <w:t xml:space="preserve">PGR declines in </w:t>
      </w:r>
      <w:r w:rsidR="000136A3">
        <w:t xml:space="preserve">crop </w:t>
      </w:r>
      <w:r w:rsidR="005354C8">
        <w:t>germplasm diversity</w:t>
      </w:r>
      <w:r w:rsidR="004828C5">
        <w:t xml:space="preserve"> </w:t>
      </w:r>
      <w:r w:rsidR="000136A3">
        <w:t xml:space="preserve">have </w:t>
      </w:r>
      <w:r w:rsidR="004828C5">
        <w:t>been observed</w:t>
      </w:r>
      <w:r w:rsidR="005354C8">
        <w:t xml:space="preserve"> </w:t>
      </w:r>
      <w:r w:rsidR="005354C8">
        <w:fldChar w:fldCharType="begin" w:fldLock="1"/>
      </w:r>
      <w:r w:rsidR="003E6071">
        <w:instrText>ADDIN CSL_CITATION { "citationItems" : [ { "id" : "ITEM-1", "itemData" : { "ISSN" : "1473-5903", "author" : [ { "dropping-particle" : "", "family" : "Heinemann", "given" : "Jack A", "non-dropping-particle" : "", "parse-names" : false, "suffix" : "" }, { "dropping-particle" : "", "family" : "Massaro", "given" : "Melanie", "non-dropping-particle" : "", "parse-names" : false, "suffix" : "" }, { "dropping-particle" : "", "family" : "Coray", "given" : "Dorien S", "non-dropping-particle" : "", "parse-names" : false, "suffix" : "" }, { "dropping-particle" : "", "family" : "Agapito-Tenfen", "given" : "Sarah Zanon", "non-dropping-particle" : "", "parse-names" : false, "suffix" : "" }, { "dropping-particle" : "", "family" : "Wen", "given" : "Jiajun Dale", "non-dropping-particle" : "", "parse-names" : false, "suffix" : "" } ], "container-title" : "International Journal of Agricultural Sustainability", "id" : "ITEM-1", "issue" : "1", "issued" : { "date-parts" : [ [ "2014" ] ] }, "page" : "71-88", "publisher" : "Taylor &amp; Francis", "title" : "Sustainability and innovation in staple crop production in the US Midwest", "type" : "article-journal", "volume" : "12" }, "uris" : [ "http://www.mendeley.com/documents/?uuid=601e4a99-877b-43ac-b605-c320f3c0f7eb" ] } ], "mendeley" : { "formattedCitation" : "(Heinemann et al., 2014)", "plainTextFormattedCitation" : "(Heinemann et al., 2014)", "previouslyFormattedCitation" : "(Heinemann et al., 2014)" }, "properties" : { "noteIndex" : 0 }, "schema" : "https://github.com/citation-style-language/schema/raw/master/csl-citation.json" }</w:instrText>
      </w:r>
      <w:r w:rsidR="005354C8">
        <w:fldChar w:fldCharType="separate"/>
      </w:r>
      <w:r w:rsidR="005354C8" w:rsidRPr="005354C8">
        <w:rPr>
          <w:noProof/>
        </w:rPr>
        <w:t>(Heinemann et al., 2014)</w:t>
      </w:r>
      <w:r w:rsidR="005354C8">
        <w:fldChar w:fldCharType="end"/>
      </w:r>
      <w:r w:rsidR="005354C8">
        <w:t xml:space="preserve"> though these findings </w:t>
      </w:r>
      <w:r w:rsidR="006E0E0A">
        <w:t xml:space="preserve">cannot be extrapolated </w:t>
      </w:r>
      <w:r w:rsidR="004828C5">
        <w:t>to</w:t>
      </w:r>
      <w:r w:rsidR="005354C8">
        <w:t xml:space="preserve"> commercial varieties </w:t>
      </w:r>
      <w:r>
        <w:fldChar w:fldCharType="begin" w:fldLock="1"/>
      </w:r>
      <w:r w:rsidR="003E6071">
        <w:instrText>ADDIN CSL_CITATION { "citationItems" : [ { "id" : "ITEM-1", "itemData" : { "ISSN" : "0040-5752", "author" : [ { "dropping-particle" : "", "family" : "Wouw", "given" : "Mark", "non-dropping-particle" : "van de", "parse-names" : false, "suffix" : "" }, { "dropping-particle" : "", "family" : "Hintum", "given" : "Theo", "non-dropping-particle" : "van", "parse-names" : false, "suffix" : "" }, { "dropping-particle" : "", "family" : "Kik", "given" : "Chris", "non-dropping-particle" : "", "parse-names" : false, "suffix" : "" }, { "dropping-particle" : "", "family" : "Treuren", "given" : "Rob", "non-dropping-particle" : "van", "parse-names" : false, "suffix" : "" }, { "dropping-particle" : "", "family" : "Visser", "given" : "Bert", "non-dropping-particle" : "", "parse-names" : false, "suffix" : "" } ], "container-title" : "Theoretical and Applied Genetics", "id" : "ITEM-1", "issue" : "6", "issued" : { "date-parts" : [ [ "2010" ] ] }, "page" : "1241-1252", "publisher" : "Springer", "title" : "Genetic diversity trends in twentieth century crop cultivars: a meta analysis", "type" : "article-journal", "volume" : "120" }, "uris" : [ "http://www.mendeley.com/documents/?uuid=361de92e-0b49-41d0-9cd7-756790bece56" ] } ], "mendeley" : { "formattedCitation" : "(van de Wouw et al., 2010)", "plainTextFormattedCitation" : "(van de Wouw et al., 2010)", "previouslyFormattedCitation" : "(van de Wouw et al., 2010)" }, "properties" : { "noteIndex" : 0 }, "schema" : "https://github.com/citation-style-language/schema/raw/master/csl-citation.json" }</w:instrText>
      </w:r>
      <w:r>
        <w:fldChar w:fldCharType="separate"/>
      </w:r>
      <w:r w:rsidRPr="002B68DB">
        <w:rPr>
          <w:noProof/>
        </w:rPr>
        <w:t>(van de Wouw et al., 2010)</w:t>
      </w:r>
      <w:r>
        <w:fldChar w:fldCharType="end"/>
      </w:r>
      <w:r>
        <w:t xml:space="preserve">. </w:t>
      </w:r>
      <w:r>
        <w:rPr>
          <w:rFonts w:eastAsia="MinionPro-Regular"/>
          <w:lang w:eastAsia="en-GB"/>
        </w:rPr>
        <w:t xml:space="preserve"> </w:t>
      </w:r>
      <w:r w:rsidR="000A2AB5">
        <w:rPr>
          <w:rFonts w:eastAsia="MinionPro-Regular"/>
          <w:lang w:eastAsia="en-GB"/>
        </w:rPr>
        <w:t xml:space="preserve">Much more evidence exists concerning the occurrence </w:t>
      </w:r>
      <w:r w:rsidR="000136A3">
        <w:rPr>
          <w:rFonts w:eastAsia="MinionPro-Regular"/>
          <w:lang w:eastAsia="en-GB"/>
        </w:rPr>
        <w:t xml:space="preserve">of </w:t>
      </w:r>
      <w:r w:rsidR="00901BE1">
        <w:rPr>
          <w:rFonts w:eastAsia="MinionPro-Regular"/>
          <w:lang w:eastAsia="en-GB"/>
        </w:rPr>
        <w:t xml:space="preserve">genetic erosion due to reliance on a smaller subset of breeds and varieties for the majority of production. </w:t>
      </w:r>
      <w:r w:rsidR="000B5025">
        <w:t>Contracting</w:t>
      </w:r>
      <w:r w:rsidR="003D53F0">
        <w:t xml:space="preserve"> </w:t>
      </w:r>
      <w:r w:rsidR="004F14C2">
        <w:t>diversity</w:t>
      </w:r>
      <w:r w:rsidR="000136A3">
        <w:t xml:space="preserve"> for</w:t>
      </w:r>
      <w:r w:rsidR="00BB1920">
        <w:t xml:space="preserve"> PGR and FAnGR </w:t>
      </w:r>
      <w:r w:rsidR="004F14C2">
        <w:t xml:space="preserve">is </w:t>
      </w:r>
      <w:r w:rsidR="00BB1920">
        <w:t xml:space="preserve">generally </w:t>
      </w:r>
      <w:r w:rsidR="004F14C2">
        <w:t xml:space="preserve">borne from </w:t>
      </w:r>
      <w:r w:rsidR="00BB1920">
        <w:t>similar</w:t>
      </w:r>
      <w:r w:rsidR="00A46E8F">
        <w:t xml:space="preserve"> proximate</w:t>
      </w:r>
      <w:r w:rsidR="00BB1920">
        <w:t xml:space="preserve"> threats</w:t>
      </w:r>
      <w:r w:rsidR="006161EC">
        <w:t xml:space="preserve"> including</w:t>
      </w:r>
      <w:r w:rsidR="00A46E8F">
        <w:t xml:space="preserve"> habitat loss</w:t>
      </w:r>
      <w:r w:rsidR="006161EC">
        <w:t xml:space="preserve">, </w:t>
      </w:r>
      <w:r w:rsidR="00A46E8F">
        <w:t>globalisation</w:t>
      </w:r>
      <w:r w:rsidR="006161EC">
        <w:t xml:space="preserve">, </w:t>
      </w:r>
      <w:r w:rsidR="005C424B">
        <w:t>overexploitation</w:t>
      </w:r>
      <w:r w:rsidR="006161EC">
        <w:t>, political instability</w:t>
      </w:r>
      <w:r w:rsidR="005C424B">
        <w:t xml:space="preserve"> and </w:t>
      </w:r>
      <w:r w:rsidR="00063B74">
        <w:t>intensification</w:t>
      </w:r>
      <w:r w:rsidR="005C424B">
        <w:t xml:space="preserve"> </w:t>
      </w:r>
      <w:r w:rsidR="005C424B">
        <w:fldChar w:fldCharType="begin" w:fldLock="1"/>
      </w:r>
      <w:r w:rsidR="003E6071">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ISSN" : "1469-185X", "author" : [ { "dropping-particle" : "", "family" : "Yaro", "given" : "Mohammed", "non-dropping-particle" : "", "parse-names" : false, "suffix" : "" }, { "dropping-particle" : "", "family" : "Munyard", "given" : "Kylie A", "non-dropping-particle" : "", "parse-names" : false, "suffix" : "" }, { "dropping-particle" : "", "family" : "Stear", "given" : "Michael J", "non-dropping-particle" : "", "parse-names" : false, "suffix" : "" }, { "dropping-particle" : "", "family" : "Groth", "given" : "David M", "non-dropping-particle" : "", "parse-names" : false, "suffix" : "" } ], "container-title" : "Biological Reviews", "id" : "ITEM-2", "issue" : "2", "issued" : { "date-parts" : [ [ "2017" ] ] }, "page" : "993-1010", "publisher" : "Wiley Online Library", "title" : "Molecular identification of livestock breeds: a tool for modern conservation biology", "type" : "article-journal", "volume" : "92" }, "uris" : [ "http://www.mendeley.com/documents/?uuid=7f7fac1f-0a52-4c86-a3bf-1bab1e2f8225" ] }, { "id" : "ITEM-3", "itemData" : { "author" : [ { "dropping-particle" : "", "family" : "FAO", "given" : "", "non-dropping-particle" : "", "parse-names" : false, "suffix" : "" } ], "id" : "ITEM-3",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Hoffmann, 2011; Yaro et al., 2017)", "plainTextFormattedCitation" : "(FAO, 2010; Hoffmann, 2011; Yaro et al., 2017)", "previouslyFormattedCitation" : "(FAO, 2010; Hoffmann, 2011; Yaro et al., 2017)" }, "properties" : { "noteIndex" : 0 }, "schema" : "https://github.com/citation-style-language/schema/raw/master/csl-citation.json" }</w:instrText>
      </w:r>
      <w:r w:rsidR="005C424B">
        <w:fldChar w:fldCharType="separate"/>
      </w:r>
      <w:r w:rsidR="00BB1920" w:rsidRPr="00BB1920">
        <w:rPr>
          <w:noProof/>
        </w:rPr>
        <w:t>(FAO, 2010; Hoffmann, 2011; Yaro et al., 2017)</w:t>
      </w:r>
      <w:r w:rsidR="005C424B">
        <w:fldChar w:fldCharType="end"/>
      </w:r>
      <w:r w:rsidR="006161EC">
        <w:t>.</w:t>
      </w:r>
      <w:r w:rsidR="00BB1920">
        <w:t xml:space="preserve"> </w:t>
      </w:r>
      <w:commentRangeStart w:id="16"/>
      <w:r w:rsidR="00BB1920">
        <w:t xml:space="preserve">Causative drivers of diversity loss </w:t>
      </w:r>
      <w:r w:rsidR="003D53F0">
        <w:t>stem from</w:t>
      </w:r>
      <w:r w:rsidR="00BB1920">
        <w:t xml:space="preserve"> </w:t>
      </w:r>
      <w:r w:rsidR="006161EC">
        <w:t>indiscriminate cross-breeding</w:t>
      </w:r>
      <w:r w:rsidR="00BB1920">
        <w:t>; conversion to high yielding breeds and varieties; climate change and disease epidemics</w:t>
      </w:r>
      <w:r w:rsidR="00CF3277">
        <w:t xml:space="preserve"> </w:t>
      </w:r>
      <w:r w:rsidR="00CF3277">
        <w:fldChar w:fldCharType="begin" w:fldLock="1"/>
      </w:r>
      <w:r w:rsidR="003E6071">
        <w:instrText>ADDIN CSL_CITATION { "citationItems" : [ { "id" : "ITEM-1", "itemData" : { "ISSN" : "9385926373", "author" : [ { "dropping-particle" : "", "family" : "Sharma", "given" : "Arjava", "non-dropping-particle" : "", "parse-names" : false, "suffix" : "" }, { "dropping-particle" : "", "family" : "Ahlawat", "given" : "Sonika", "non-dropping-particle" : "", "parse-names" : false, "suffix" : "" } ], "container-title" : "Agriculture under Climate Change: Threats, Strategies and Policies", "id" : "ITEM-1", "issued" : { "date-parts" : [ [ "2017" ] ] }, "page" : "244", "publisher" : "Allied Publishers", "title" : "Adaptive Capabilities and Resilience of Indigenous Animal Genetic Resources to Climate Change", "type" : "article-journal", "volume" : "1" }, "uris" : [ "http://www.mendeley.com/documents/?uuid=f2cee770-6cf2-4b72-beb3-9cfc2155f9fd"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Casta\u00f1eda-\u00c1lvarez et al., 2016; Sharma and Ahlawat, 2017)", "plainTextFormattedCitation" : "(Casta\u00f1eda-\u00c1lvarez et al., 2016; Sharma and Ahlawat, 2017)", "previouslyFormattedCitation" : "(Casta\u00f1eda-\u00c1lvarez et al., 2016; Sharma and Ahlawat, 2017)" }, "properties" : { "noteIndex" : 0 }, "schema" : "https://github.com/citation-style-language/schema/raw/master/csl-citation.json" }</w:instrText>
      </w:r>
      <w:r w:rsidR="00CF3277">
        <w:fldChar w:fldCharType="separate"/>
      </w:r>
      <w:r w:rsidR="00CF3277" w:rsidRPr="00CF3277">
        <w:rPr>
          <w:noProof/>
        </w:rPr>
        <w:t>(Castañeda-Álvarez et al., 2016; Sharma and Ahlawat, 2017)</w:t>
      </w:r>
      <w:r w:rsidR="00CF3277">
        <w:fldChar w:fldCharType="end"/>
      </w:r>
      <w:r w:rsidR="00BB1920">
        <w:t xml:space="preserve">. </w:t>
      </w:r>
      <w:r w:rsidR="003D53F0">
        <w:t xml:space="preserve"> </w:t>
      </w:r>
      <w:r w:rsidR="00BB1920">
        <w:t xml:space="preserve">  </w:t>
      </w:r>
      <w:commentRangeEnd w:id="16"/>
      <w:r w:rsidR="000136A3">
        <w:rPr>
          <w:rStyle w:val="CommentReference"/>
        </w:rPr>
        <w:commentReference w:id="16"/>
      </w:r>
    </w:p>
    <w:p w:rsidR="00213E51" w:rsidRDefault="00213E51" w:rsidP="00213E51"/>
    <w:p w:rsidR="00E868CF" w:rsidRDefault="00041AEC" w:rsidP="00E868CF">
      <w:pPr>
        <w:pStyle w:val="Firstparagraph"/>
      </w:pPr>
      <w:r>
        <w:t>T</w:t>
      </w:r>
      <w:r w:rsidR="003D53F0">
        <w:t xml:space="preserve">he global distribution of plant and animal genetic resources is heterogeneous. </w:t>
      </w:r>
      <w:r w:rsidR="002B1E3F">
        <w:t>Plant genetic resources</w:t>
      </w:r>
      <w:r>
        <w:t xml:space="preserve"> were domesticated through crop wild relatives (CWR) and </w:t>
      </w:r>
      <w:r w:rsidR="002B1E3F">
        <w:t>ten</w:t>
      </w:r>
      <w:r>
        <w:t>d to be concentred around ‘</w:t>
      </w:r>
      <w:proofErr w:type="spellStart"/>
      <w:r>
        <w:t>V</w:t>
      </w:r>
      <w:r w:rsidR="002B1E3F">
        <w:t>avilov</w:t>
      </w:r>
      <w:proofErr w:type="spellEnd"/>
      <w:r w:rsidR="002B1E3F">
        <w:t xml:space="preserve">’ centres </w:t>
      </w:r>
      <w:r w:rsidR="002B1E3F">
        <w:fldChar w:fldCharType="begin" w:fldLock="1"/>
      </w:r>
      <w:r w:rsidR="003E6071">
        <w:instrText>ADDIN CSL_CITATION { "citationItems" : [ { "id" : "ITEM-1", "itemData" : { "author" : [ { "dropping-particle" : "", "family" : "Maxted", "given" : "N;", "non-dropping-particle" : "", "parse-names" : false, "suffix" : "" }, { "dropping-particle" : "", "family" : "Kell", "given" : "S.P", "non-dropping-particle" : "", "parse-names" : false, "suffix" : "" } ], "id" : "ITEM-1", "issued" : { "date-parts" : [ [ "2009" ] ] }, "publisher-place" : "Rome, Italy", "title" : "Establishment of a Global Network for the In Situ Conservation of Crop Wild Relatives: Status and Needs", "type" : "report" }, "uris" : [ "http://www.mendeley.com/documents/?uuid=e7799be0-d266-4cc4-b4f9-b8851371196c" ] } ], "mendeley" : { "formattedCitation" : "(Maxted and Kell, 2009)", "plainTextFormattedCitation" : "(Maxted and Kell, 2009)", "previouslyFormattedCitation" : "(Maxted and Kell, 2009)" }, "properties" : { "noteIndex" : 0 }, "schema" : "https://github.com/citation-style-language/schema/raw/master/csl-citation.json" }</w:instrText>
      </w:r>
      <w:r w:rsidR="002B1E3F">
        <w:fldChar w:fldCharType="separate"/>
      </w:r>
      <w:r w:rsidR="002B1E3F" w:rsidRPr="002B1E3F">
        <w:rPr>
          <w:noProof/>
        </w:rPr>
        <w:t>(Maxted and Kell, 2009)</w:t>
      </w:r>
      <w:r w:rsidR="002B1E3F">
        <w:fldChar w:fldCharType="end"/>
      </w:r>
      <w:r>
        <w:t>. The former</w:t>
      </w:r>
      <w:r w:rsidR="000B5025">
        <w:t xml:space="preserve"> are centres of origin/diversity for </w:t>
      </w:r>
      <w:r w:rsidR="000B5025" w:rsidRPr="002B1E3F">
        <w:t>cultivated plants</w:t>
      </w:r>
      <w:r>
        <w:t xml:space="preserve"> </w:t>
      </w:r>
      <w:r w:rsidR="000B5025">
        <w:t xml:space="preserve">and </w:t>
      </w:r>
      <w:r>
        <w:t xml:space="preserve">tend to be located </w:t>
      </w:r>
      <w:r w:rsidR="00224EF7">
        <w:t>across</w:t>
      </w:r>
      <w:r>
        <w:t xml:space="preserve"> equatorial regions where the severity of pressures eroding diversity </w:t>
      </w:r>
      <w:r w:rsidR="008274AA">
        <w:t>are</w:t>
      </w:r>
      <w:r w:rsidR="002B1E3F">
        <w:t xml:space="preserve"> </w:t>
      </w:r>
      <w:r w:rsidR="000B5025">
        <w:t>growing</w:t>
      </w:r>
      <w:r w:rsidR="002B1E3F">
        <w:t>. Similarly, t</w:t>
      </w:r>
      <w:r w:rsidR="00E868CF">
        <w:t xml:space="preserve">he global distribution of livestock breeds and </w:t>
      </w:r>
      <w:r w:rsidR="003B4698">
        <w:t xml:space="preserve">the </w:t>
      </w:r>
      <w:r w:rsidR="00E868CF">
        <w:t xml:space="preserve">proportion of at-risk breeds </w:t>
      </w:r>
      <w:r w:rsidR="000C41EE">
        <w:t>are</w:t>
      </w:r>
      <w:r w:rsidR="002B1E3F">
        <w:t xml:space="preserve"> </w:t>
      </w:r>
      <w:r w:rsidR="00E868CF">
        <w:t>heterogeneous</w:t>
      </w:r>
      <w:r w:rsidR="002B1E3F">
        <w:t>ly distributed</w:t>
      </w:r>
      <w:r w:rsidR="00E868CF">
        <w:t xml:space="preserve"> (</w:t>
      </w:r>
      <w:r w:rsidR="00E868CF" w:rsidRPr="00246AFD">
        <w:rPr>
          <w:highlight w:val="yellow"/>
        </w:rPr>
        <w:t>Figure x</w:t>
      </w:r>
      <w:r w:rsidR="00E868CF">
        <w:t xml:space="preserve">).  Some 70% of livestock breeds are </w:t>
      </w:r>
      <w:r w:rsidR="002B1E3F">
        <w:t>said to be located in</w:t>
      </w:r>
      <w:r w:rsidR="00E868CF">
        <w:t xml:space="preserve"> developing countries </w:t>
      </w:r>
      <w:r w:rsidR="00E868CF">
        <w:fldChar w:fldCharType="begin" w:fldLock="1"/>
      </w:r>
      <w:r w:rsidR="003E6071">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00E868CF">
        <w:fldChar w:fldCharType="separate"/>
      </w:r>
      <w:r w:rsidR="00E868CF" w:rsidRPr="00EA1BB6">
        <w:rPr>
          <w:noProof/>
        </w:rPr>
        <w:t>(Villanueva et al., 2004)</w:t>
      </w:r>
      <w:r w:rsidR="00E868CF">
        <w:fldChar w:fldCharType="end"/>
      </w:r>
      <w:r w:rsidR="008274AA">
        <w:t xml:space="preserve"> where indiscriminate cross-breeding is commonly practiced</w:t>
      </w:r>
      <w:r w:rsidR="00E868CF">
        <w:t xml:space="preserve">. </w:t>
      </w:r>
      <w:r w:rsidR="002A4A20">
        <w:t>These factors, combined with proximate and direct pressures, influence how we should respond to ameliorate diversity loss</w:t>
      </w:r>
      <w:r w:rsidR="007831C7">
        <w:t xml:space="preserve"> through two main conservation responses – </w:t>
      </w:r>
      <w:r w:rsidR="007831C7" w:rsidRPr="007831C7">
        <w:rPr>
          <w:i/>
        </w:rPr>
        <w:t>ex-situ</w:t>
      </w:r>
      <w:r w:rsidR="007831C7">
        <w:t xml:space="preserve"> and </w:t>
      </w:r>
      <w:r w:rsidR="007831C7" w:rsidRPr="007831C7">
        <w:rPr>
          <w:i/>
        </w:rPr>
        <w:t>in-situ</w:t>
      </w:r>
      <w:r w:rsidR="002A4A20">
        <w:t xml:space="preserve">.  </w:t>
      </w:r>
    </w:p>
    <w:p w:rsidR="00E868CF" w:rsidRPr="003B6E23" w:rsidRDefault="00E868CF" w:rsidP="00E868CF"/>
    <w:p w:rsidR="00E868CF" w:rsidRDefault="00E868CF" w:rsidP="002B1E3F">
      <w:pPr>
        <w:ind w:firstLine="0"/>
      </w:pPr>
      <w:r w:rsidRPr="009C56AF">
        <w:rPr>
          <w:noProof/>
          <w:lang w:eastAsia="en-GB"/>
        </w:rPr>
        <w:lastRenderedPageBreak/>
        <w:drawing>
          <wp:inline distT="0" distB="0" distL="0" distR="0" wp14:anchorId="14E29FAA" wp14:editId="55140BCE">
            <wp:extent cx="5276850" cy="28860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3" cstate="print"/>
                    <a:srcRect l="7058" t="12536" r="5496" b="8030"/>
                    <a:stretch/>
                  </pic:blipFill>
                  <pic:spPr bwMode="auto">
                    <a:xfrm>
                      <a:off x="0" y="0"/>
                      <a:ext cx="5282813" cy="2889336"/>
                    </a:xfrm>
                    <a:prstGeom prst="rect">
                      <a:avLst/>
                    </a:prstGeom>
                    <a:ln>
                      <a:noFill/>
                    </a:ln>
                    <a:extLst>
                      <a:ext uri="{53640926-AAD7-44D8-BBD7-CCE9431645EC}">
                        <a14:shadowObscured xmlns:a14="http://schemas.microsoft.com/office/drawing/2010/main"/>
                      </a:ext>
                    </a:extLst>
                  </pic:spPr>
                </pic:pic>
              </a:graphicData>
            </a:graphic>
          </wp:inline>
        </w:drawing>
      </w:r>
    </w:p>
    <w:p w:rsidR="00E868CF" w:rsidRDefault="00E868CF" w:rsidP="00E868CF"/>
    <w:p w:rsidR="00BB1920" w:rsidRPr="005C70E8" w:rsidRDefault="00E868CF" w:rsidP="005C70E8">
      <w:pPr>
        <w:pStyle w:val="Caption"/>
      </w:pPr>
      <w:r w:rsidRPr="007A40A5">
        <w:rPr>
          <w:b/>
        </w:rPr>
        <w:t xml:space="preserve">Figure </w:t>
      </w:r>
      <w:r w:rsidRPr="007A40A5">
        <w:rPr>
          <w:b/>
        </w:rPr>
        <w:fldChar w:fldCharType="begin"/>
      </w:r>
      <w:r w:rsidRPr="007A40A5">
        <w:rPr>
          <w:b/>
        </w:rPr>
        <w:instrText xml:space="preserve"> SEQ Figure \* ARABIC </w:instrText>
      </w:r>
      <w:r w:rsidRPr="007A40A5">
        <w:rPr>
          <w:b/>
        </w:rPr>
        <w:fldChar w:fldCharType="separate"/>
      </w:r>
      <w:r w:rsidR="00EE44EF">
        <w:rPr>
          <w:b/>
          <w:noProof/>
        </w:rPr>
        <w:t>3</w:t>
      </w:r>
      <w:r w:rsidRPr="007A40A5">
        <w:rPr>
          <w:b/>
        </w:rPr>
        <w:fldChar w:fldCharType="end"/>
      </w:r>
      <w:r w:rsidRPr="007A40A5">
        <w:rPr>
          <w:b/>
        </w:rPr>
        <w:t>:</w:t>
      </w:r>
      <w:r>
        <w:t xml:space="preserve"> </w:t>
      </w:r>
      <w:r w:rsidR="002B1E3F">
        <w:t>Distribution of the world’s livestock breeds</w:t>
      </w:r>
      <w:r w:rsidRPr="007A40A5">
        <w:t xml:space="preserve"> and regional risk status of breeds</w:t>
      </w:r>
      <w:r w:rsidR="002B1E3F">
        <w:t xml:space="preserve"> </w:t>
      </w:r>
      <w:r w:rsidR="002B1E3F">
        <w:fldChar w:fldCharType="begin" w:fldLock="1"/>
      </w:r>
      <w:r w:rsidR="003E6071">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noteIndex" : 0 }, "schema" : "https://github.com/citation-style-language/schema/raw/master/csl-citation.json" }</w:instrText>
      </w:r>
      <w:r w:rsidR="002B1E3F">
        <w:fldChar w:fldCharType="separate"/>
      </w:r>
      <w:r w:rsidR="002B1E3F" w:rsidRPr="002B1E3F">
        <w:rPr>
          <w:noProof/>
        </w:rPr>
        <w:t>(FAO, 2007)</w:t>
      </w:r>
      <w:r w:rsidR="002B1E3F">
        <w:fldChar w:fldCharType="end"/>
      </w:r>
    </w:p>
    <w:p w:rsidR="00271B95" w:rsidRDefault="00271B95" w:rsidP="00271B95">
      <w:pPr>
        <w:pStyle w:val="Heading3"/>
        <w:rPr>
          <w:rFonts w:eastAsia="MinionPro-Regular"/>
          <w:lang w:eastAsia="en-GB"/>
        </w:rPr>
      </w:pPr>
      <w:r w:rsidRPr="00B11D3E">
        <w:rPr>
          <w:rFonts w:eastAsia="MinionPro-Regular"/>
          <w:i/>
          <w:lang w:eastAsia="en-GB"/>
        </w:rPr>
        <w:t>Ex-situ</w:t>
      </w:r>
      <w:r>
        <w:rPr>
          <w:rFonts w:eastAsia="MinionPro-Regular"/>
          <w:lang w:eastAsia="en-GB"/>
        </w:rPr>
        <w:t xml:space="preserve"> conservation </w:t>
      </w:r>
    </w:p>
    <w:p w:rsidR="00E07529" w:rsidRDefault="00FF3C52" w:rsidP="00FF3C52">
      <w:pPr>
        <w:ind w:firstLine="720"/>
        <w:jc w:val="both"/>
        <w:rPr>
          <w:rFonts w:cs="Arial"/>
          <w:color w:val="221E1F"/>
        </w:rPr>
      </w:pPr>
      <w:r w:rsidRPr="002248B4">
        <w:rPr>
          <w:rFonts w:cs="Arial"/>
          <w:i/>
          <w:color w:val="221E1F"/>
        </w:rPr>
        <w:t>Ex-situ</w:t>
      </w:r>
      <w:r>
        <w:rPr>
          <w:rFonts w:cs="Arial"/>
          <w:color w:val="221E1F"/>
        </w:rPr>
        <w:t xml:space="preserve"> conservation</w:t>
      </w:r>
      <w:r w:rsidR="002036B7">
        <w:rPr>
          <w:rFonts w:cs="Arial"/>
          <w:color w:val="221E1F"/>
        </w:rPr>
        <w:t xml:space="preserve"> generally refers to the preservation of </w:t>
      </w:r>
      <w:r w:rsidR="00A856CA">
        <w:rPr>
          <w:rFonts w:cs="Arial"/>
          <w:color w:val="221E1F"/>
        </w:rPr>
        <w:t>breeds/varieties</w:t>
      </w:r>
      <w:r w:rsidR="002036B7">
        <w:rPr>
          <w:rFonts w:cs="Arial"/>
          <w:color w:val="221E1F"/>
        </w:rPr>
        <w:t xml:space="preserve"> outside their natural environment. Most notably</w:t>
      </w:r>
      <w:r w:rsidR="00006B95">
        <w:rPr>
          <w:rFonts w:cs="Arial"/>
          <w:color w:val="221E1F"/>
        </w:rPr>
        <w:t xml:space="preserve"> but not exclusively</w:t>
      </w:r>
      <w:r w:rsidR="002036B7">
        <w:rPr>
          <w:rFonts w:cs="Arial"/>
          <w:color w:val="221E1F"/>
        </w:rPr>
        <w:t xml:space="preserve"> is conservation in </w:t>
      </w:r>
      <w:proofErr w:type="spellStart"/>
      <w:r>
        <w:rPr>
          <w:rFonts w:cs="Arial"/>
          <w:color w:val="221E1F"/>
        </w:rPr>
        <w:t>genebanks</w:t>
      </w:r>
      <w:proofErr w:type="spellEnd"/>
      <w:r w:rsidR="001B1E4B">
        <w:rPr>
          <w:rFonts w:cs="Arial"/>
          <w:color w:val="221E1F"/>
        </w:rPr>
        <w:t xml:space="preserve"> – </w:t>
      </w:r>
      <w:r w:rsidR="002036B7">
        <w:rPr>
          <w:rFonts w:cs="Arial"/>
          <w:color w:val="221E1F"/>
        </w:rPr>
        <w:t>the</w:t>
      </w:r>
      <w:r>
        <w:rPr>
          <w:rFonts w:cs="Arial"/>
          <w:color w:val="221E1F"/>
        </w:rPr>
        <w:t xml:space="preserve"> collections of germplasm that are cryogenically frozen. Germplasm </w:t>
      </w:r>
      <w:r w:rsidR="002036B7">
        <w:rPr>
          <w:rFonts w:cs="Arial"/>
          <w:color w:val="221E1F"/>
        </w:rPr>
        <w:t>refers to</w:t>
      </w:r>
      <w:r>
        <w:rPr>
          <w:rFonts w:cs="Arial"/>
          <w:color w:val="221E1F"/>
        </w:rPr>
        <w:t xml:space="preserve"> genetic material useful for animal and plant breeding and </w:t>
      </w:r>
      <w:r w:rsidR="002036B7">
        <w:rPr>
          <w:rFonts w:cs="Arial"/>
          <w:color w:val="221E1F"/>
        </w:rPr>
        <w:t xml:space="preserve">most prominently </w:t>
      </w:r>
      <w:r>
        <w:rPr>
          <w:rFonts w:cs="Arial"/>
          <w:color w:val="221E1F"/>
        </w:rPr>
        <w:t xml:space="preserve">includes semen, embryos, DNA, </w:t>
      </w:r>
      <w:r w:rsidR="002036B7">
        <w:rPr>
          <w:rFonts w:cs="Arial"/>
          <w:color w:val="221E1F"/>
        </w:rPr>
        <w:t>seeds</w:t>
      </w:r>
      <w:r>
        <w:rPr>
          <w:rFonts w:cs="Arial"/>
          <w:color w:val="221E1F"/>
        </w:rPr>
        <w:t xml:space="preserve"> </w:t>
      </w:r>
      <w:r w:rsidR="002036B7">
        <w:rPr>
          <w:rFonts w:cs="Arial"/>
          <w:color w:val="221E1F"/>
        </w:rPr>
        <w:t xml:space="preserve">and </w:t>
      </w:r>
      <w:r>
        <w:rPr>
          <w:rFonts w:cs="Arial"/>
          <w:color w:val="221E1F"/>
        </w:rPr>
        <w:t xml:space="preserve">pollen.  </w:t>
      </w:r>
    </w:p>
    <w:p w:rsidR="00E07529" w:rsidRDefault="00E07529" w:rsidP="00FF3C52">
      <w:pPr>
        <w:ind w:firstLine="720"/>
        <w:jc w:val="both"/>
        <w:rPr>
          <w:rFonts w:cs="Arial"/>
          <w:color w:val="221E1F"/>
        </w:rPr>
      </w:pPr>
    </w:p>
    <w:p w:rsidR="00114391" w:rsidRDefault="002036B7" w:rsidP="0060219F">
      <w:pPr>
        <w:ind w:firstLine="720"/>
        <w:jc w:val="both"/>
        <w:rPr>
          <w:rFonts w:cs="Arial"/>
          <w:color w:val="221E1F"/>
        </w:rPr>
      </w:pPr>
      <w:proofErr w:type="spellStart"/>
      <w:r>
        <w:rPr>
          <w:rFonts w:cs="Arial"/>
          <w:color w:val="221E1F"/>
        </w:rPr>
        <w:t>Genebanks</w:t>
      </w:r>
      <w:proofErr w:type="spellEnd"/>
      <w:r w:rsidR="00A856CA">
        <w:rPr>
          <w:rFonts w:cs="Arial"/>
          <w:color w:val="221E1F"/>
        </w:rPr>
        <w:t xml:space="preserve"> for both PGR and FAnGR </w:t>
      </w:r>
      <w:r w:rsidR="00FF3C52">
        <w:rPr>
          <w:rFonts w:cs="Arial"/>
          <w:color w:val="221E1F"/>
        </w:rPr>
        <w:t xml:space="preserve">are advantageous as they offer protection from disease </w:t>
      </w:r>
      <w:r>
        <w:rPr>
          <w:rFonts w:cs="Arial"/>
          <w:color w:val="221E1F"/>
        </w:rPr>
        <w:t>epidemics</w:t>
      </w:r>
      <w:r w:rsidR="00A856CA">
        <w:rPr>
          <w:rFonts w:cs="Arial"/>
          <w:color w:val="221E1F"/>
        </w:rPr>
        <w:t xml:space="preserve"> and natural catastrophes</w:t>
      </w:r>
      <w:r>
        <w:rPr>
          <w:rFonts w:cs="Arial"/>
          <w:color w:val="221E1F"/>
        </w:rPr>
        <w:t xml:space="preserve"> </w:t>
      </w:r>
      <w:r>
        <w:rPr>
          <w:rFonts w:cs="Arial"/>
          <w:color w:val="221E1F"/>
        </w:rPr>
        <w:fldChar w:fldCharType="begin" w:fldLock="1"/>
      </w:r>
      <w:r w:rsidR="003E6071">
        <w:rPr>
          <w:rFonts w:cs="Arial"/>
          <w:color w:val="221E1F"/>
        </w:rPr>
        <w:instrText>ADDIN CSL_CITATION { "citationItems" : [ { "id" : "ITEM-1", "itemData" : { "author" : [ { "dropping-particle" : "", "family" : "Boettcher", "given" : "Paul", "non-dropping-particle" : "", "parse-names" : false, "suffix" : "" } ], "id" : "ITEM-1", "issued" : { "date-parts" : [ [ "2012" ] ] }, "title" : "Gene Banks for Animal Genetic Resources: the FAO Perspective", "type" : "article-journal" }, "uris" : [ "http://www.mendeley.com/documents/?uuid=3fd86c01-2214-4700-8eae-5adc37dbe498" ] } ], "mendeley" : { "formattedCitation" : "(Boettcher, 2012)", "plainTextFormattedCitation" : "(Boettcher, 2012)", "previouslyFormattedCitation" : "(Boettcher, 2012)" }, "properties" : { "noteIndex" : 0 }, "schema" : "https://github.com/citation-style-language/schema/raw/master/csl-citation.json" }</w:instrText>
      </w:r>
      <w:r>
        <w:rPr>
          <w:rFonts w:cs="Arial"/>
          <w:color w:val="221E1F"/>
        </w:rPr>
        <w:fldChar w:fldCharType="separate"/>
      </w:r>
      <w:r w:rsidRPr="002036B7">
        <w:rPr>
          <w:rFonts w:cs="Arial"/>
          <w:noProof/>
          <w:color w:val="221E1F"/>
        </w:rPr>
        <w:t>(Boettcher, 2012)</w:t>
      </w:r>
      <w:r>
        <w:rPr>
          <w:rFonts w:cs="Arial"/>
          <w:color w:val="221E1F"/>
        </w:rPr>
        <w:fldChar w:fldCharType="end"/>
      </w:r>
      <w:r w:rsidR="00A856CA">
        <w:rPr>
          <w:rFonts w:cs="Arial"/>
          <w:color w:val="221E1F"/>
        </w:rPr>
        <w:t xml:space="preserve">. In addition, </w:t>
      </w:r>
      <w:r w:rsidR="00A856CA" w:rsidRPr="00224EF7">
        <w:rPr>
          <w:rFonts w:cs="Arial"/>
          <w:i/>
          <w:color w:val="221E1F"/>
        </w:rPr>
        <w:t>ex-situ</w:t>
      </w:r>
      <w:r w:rsidR="00A856CA">
        <w:rPr>
          <w:rFonts w:cs="Arial"/>
          <w:color w:val="221E1F"/>
        </w:rPr>
        <w:t xml:space="preserve"> offers </w:t>
      </w:r>
      <w:r w:rsidR="00A856CA" w:rsidRPr="001B1E4B">
        <w:rPr>
          <w:rFonts w:cs="Arial"/>
          <w:color w:val="221E1F"/>
        </w:rPr>
        <w:t>economy of space, relatively</w:t>
      </w:r>
      <w:r w:rsidR="00A856CA">
        <w:rPr>
          <w:rFonts w:cs="Arial"/>
          <w:color w:val="221E1F"/>
        </w:rPr>
        <w:t xml:space="preserve"> </w:t>
      </w:r>
      <w:r w:rsidR="00A856CA" w:rsidRPr="001B1E4B">
        <w:rPr>
          <w:rFonts w:cs="Arial"/>
          <w:color w:val="221E1F"/>
        </w:rPr>
        <w:t>low labour demands and, consequently, the capacity to maintain</w:t>
      </w:r>
      <w:r w:rsidR="00A856CA">
        <w:rPr>
          <w:rFonts w:cs="Arial"/>
          <w:color w:val="221E1F"/>
        </w:rPr>
        <w:t xml:space="preserve"> </w:t>
      </w:r>
      <w:r w:rsidR="00A856CA" w:rsidRPr="001B1E4B">
        <w:rPr>
          <w:rFonts w:cs="Arial"/>
          <w:color w:val="221E1F"/>
        </w:rPr>
        <w:t>large samples</w:t>
      </w:r>
      <w:r w:rsidR="00A856CA">
        <w:rPr>
          <w:rFonts w:cs="Arial"/>
          <w:color w:val="221E1F"/>
        </w:rPr>
        <w:t xml:space="preserve"> at lower cost than </w:t>
      </w:r>
      <w:r w:rsidR="00A856CA" w:rsidRPr="00473C7C">
        <w:rPr>
          <w:rFonts w:cs="Arial"/>
          <w:i/>
          <w:color w:val="221E1F"/>
        </w:rPr>
        <w:t>in-situ</w:t>
      </w:r>
      <w:r w:rsidR="00A856CA">
        <w:rPr>
          <w:rFonts w:cs="Arial"/>
          <w:color w:val="221E1F"/>
        </w:rPr>
        <w:t xml:space="preserve"> approaches </w:t>
      </w:r>
      <w:r w:rsidR="00A856CA">
        <w:rPr>
          <w:rFonts w:cs="Arial"/>
          <w:color w:val="221E1F"/>
        </w:rPr>
        <w:fldChar w:fldCharType="begin" w:fldLock="1"/>
      </w:r>
      <w:r w:rsidR="003E6071">
        <w:rPr>
          <w:rFonts w:cs="Arial"/>
          <w:color w:val="221E1F"/>
        </w:rPr>
        <w:instrText>ADDIN CSL_CITATION { "citationItems" : [ { "id" : "ITEM-1", "itemData" : { "author" : [ { "dropping-particle" : "", "family" : "Rajasekharan", "given" : "P E", "non-dropping-particle" : "", "parse-names" : false, "suffix" : "" } ], "container-title" : "Plant biology and biotechnology", "id" : "ITEM-1", "issued" : { "date-parts" : [ [ "2015" ] ] }, "page" : "445-459", "publisher" : "Springer", "title" : "Gene banking for ex situ conservation of plant genetic resources", "type" : "chapter" }, "uris" : [ "http://www.mendeley.com/documents/?uuid=b137f840-d2f5-488d-a2ab-9d39d8c79c81" ] } ], "mendeley" : { "formattedCitation" : "(Rajasekharan, 2015)", "plainTextFormattedCitation" : "(Rajasekharan, 2015)", "previouslyFormattedCitation" : "(Rajasekharan, 2015)" }, "properties" : { "noteIndex" : 0 }, "schema" : "https://github.com/citation-style-language/schema/raw/master/csl-citation.json" }</w:instrText>
      </w:r>
      <w:r w:rsidR="00A856CA">
        <w:rPr>
          <w:rFonts w:cs="Arial"/>
          <w:color w:val="221E1F"/>
        </w:rPr>
        <w:fldChar w:fldCharType="separate"/>
      </w:r>
      <w:r w:rsidR="00A856CA" w:rsidRPr="00A856CA">
        <w:rPr>
          <w:rFonts w:cs="Arial"/>
          <w:noProof/>
          <w:color w:val="221E1F"/>
        </w:rPr>
        <w:t>(Rajasekharan, 2015)</w:t>
      </w:r>
      <w:r w:rsidR="00A856CA">
        <w:rPr>
          <w:rFonts w:cs="Arial"/>
          <w:color w:val="221E1F"/>
        </w:rPr>
        <w:fldChar w:fldCharType="end"/>
      </w:r>
      <w:r w:rsidR="009F3BA9">
        <w:rPr>
          <w:rFonts w:cs="Arial"/>
          <w:color w:val="221E1F"/>
        </w:rPr>
        <w:t>.</w:t>
      </w:r>
      <w:r w:rsidR="00473C7C">
        <w:rPr>
          <w:rFonts w:cs="Arial"/>
          <w:color w:val="221E1F"/>
        </w:rPr>
        <w:t xml:space="preserve"> B</w:t>
      </w:r>
      <w:r>
        <w:rPr>
          <w:rFonts w:cs="Arial"/>
          <w:color w:val="221E1F"/>
        </w:rPr>
        <w:t>ut</w:t>
      </w:r>
      <w:r w:rsidR="00FF3C52">
        <w:rPr>
          <w:rFonts w:cs="Arial"/>
          <w:color w:val="221E1F"/>
        </w:rPr>
        <w:t xml:space="preserve"> a major disadvantage is that the genetic material is unable to adapt and evolve over time</w:t>
      </w:r>
      <w:r w:rsidR="00A856CA">
        <w:rPr>
          <w:rFonts w:cs="Arial"/>
          <w:color w:val="221E1F"/>
        </w:rPr>
        <w:t xml:space="preserve"> </w:t>
      </w:r>
      <w:r w:rsidR="00A856CA">
        <w:rPr>
          <w:rFonts w:cs="Arial"/>
          <w:color w:val="221E1F"/>
        </w:rPr>
        <w:fldChar w:fldCharType="begin" w:fldLock="1"/>
      </w:r>
      <w:r w:rsidR="00A80D92">
        <w:rPr>
          <w:rFonts w:cs="Arial"/>
          <w:color w:val="221E1F"/>
        </w:rPr>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 "plainTextFormattedCitation" : "(Defra, 2006)", "previouslyFormattedCitation" : "(Defra, 2006)" }, "properties" : { "noteIndex" : 0 }, "schema" : "https://github.com/citation-style-language/schema/raw/master/csl-citation.json" }</w:instrText>
      </w:r>
      <w:r w:rsidR="00A856CA">
        <w:rPr>
          <w:rFonts w:cs="Arial"/>
          <w:color w:val="221E1F"/>
        </w:rPr>
        <w:fldChar w:fldCharType="separate"/>
      </w:r>
      <w:r w:rsidR="003E6071" w:rsidRPr="003E6071">
        <w:rPr>
          <w:rFonts w:cs="Arial"/>
          <w:noProof/>
          <w:color w:val="221E1F"/>
        </w:rPr>
        <w:t>(Defra, 2006)</w:t>
      </w:r>
      <w:r w:rsidR="00A856CA">
        <w:rPr>
          <w:rFonts w:cs="Arial"/>
          <w:color w:val="221E1F"/>
        </w:rPr>
        <w:fldChar w:fldCharType="end"/>
      </w:r>
      <w:r w:rsidR="00904046">
        <w:rPr>
          <w:rFonts w:cs="Arial"/>
          <w:color w:val="221E1F"/>
        </w:rPr>
        <w:t xml:space="preserve">. </w:t>
      </w:r>
      <w:r w:rsidR="00006F5F">
        <w:rPr>
          <w:rFonts w:cs="Arial"/>
          <w:color w:val="221E1F"/>
        </w:rPr>
        <w:t>Thus,</w:t>
      </w:r>
      <w:r w:rsidR="00006F5F" w:rsidRPr="00006F5F">
        <w:rPr>
          <w:rFonts w:cs="Arial"/>
          <w:color w:val="221E1F"/>
        </w:rPr>
        <w:t xml:space="preserve"> stored </w:t>
      </w:r>
      <w:r w:rsidR="00006F5F">
        <w:rPr>
          <w:rFonts w:cs="Arial"/>
          <w:color w:val="221E1F"/>
        </w:rPr>
        <w:t>material may</w:t>
      </w:r>
      <w:r w:rsidR="00006F5F" w:rsidRPr="00006F5F">
        <w:rPr>
          <w:rFonts w:cs="Arial"/>
          <w:color w:val="221E1F"/>
        </w:rPr>
        <w:t xml:space="preserve"> become redundant </w:t>
      </w:r>
      <w:r w:rsidR="00006F5F">
        <w:rPr>
          <w:rFonts w:cs="Arial"/>
          <w:color w:val="221E1F"/>
        </w:rPr>
        <w:t xml:space="preserve">over time as </w:t>
      </w:r>
      <w:r w:rsidR="0007123F">
        <w:rPr>
          <w:rFonts w:cs="Arial"/>
          <w:color w:val="221E1F"/>
        </w:rPr>
        <w:t>it is</w:t>
      </w:r>
      <w:r w:rsidR="00006F5F">
        <w:rPr>
          <w:rFonts w:cs="Arial"/>
          <w:color w:val="221E1F"/>
        </w:rPr>
        <w:t xml:space="preserve"> superseded by</w:t>
      </w:r>
      <w:r w:rsidR="00006F5F" w:rsidRPr="00006F5F">
        <w:rPr>
          <w:rFonts w:cs="Arial"/>
          <w:color w:val="221E1F"/>
        </w:rPr>
        <w:t xml:space="preserve"> </w:t>
      </w:r>
      <w:r w:rsidR="00006F5F" w:rsidRPr="00006F5F">
        <w:rPr>
          <w:rFonts w:cs="Arial"/>
          <w:i/>
          <w:color w:val="221E1F"/>
        </w:rPr>
        <w:t>in situ</w:t>
      </w:r>
      <w:r w:rsidR="00006F5F" w:rsidRPr="00006F5F">
        <w:rPr>
          <w:rFonts w:cs="Arial"/>
          <w:color w:val="221E1F"/>
        </w:rPr>
        <w:t xml:space="preserve"> conditions.</w:t>
      </w:r>
      <w:r w:rsidR="00006F5F">
        <w:rPr>
          <w:rFonts w:cs="Arial"/>
          <w:color w:val="221E1F"/>
        </w:rPr>
        <w:t xml:space="preserve"> </w:t>
      </w:r>
      <w:r w:rsidR="00473C7C" w:rsidRPr="00473C7C">
        <w:rPr>
          <w:rFonts w:cs="Arial"/>
          <w:color w:val="221E1F"/>
        </w:rPr>
        <w:t xml:space="preserve">In addition, </w:t>
      </w:r>
      <w:r w:rsidR="00006F5F">
        <w:rPr>
          <w:rFonts w:cs="Arial"/>
          <w:color w:val="221E1F"/>
        </w:rPr>
        <w:t>a small proportion of genetic diversity present in living populations</w:t>
      </w:r>
      <w:r w:rsidR="00473C7C" w:rsidRPr="00473C7C">
        <w:rPr>
          <w:rFonts w:cs="Arial"/>
          <w:color w:val="221E1F"/>
        </w:rPr>
        <w:t xml:space="preserve"> is </w:t>
      </w:r>
      <w:r w:rsidR="00006F5F">
        <w:rPr>
          <w:rFonts w:cs="Arial"/>
          <w:color w:val="221E1F"/>
        </w:rPr>
        <w:t>conveyed</w:t>
      </w:r>
      <w:r w:rsidR="00473C7C" w:rsidRPr="00473C7C">
        <w:rPr>
          <w:rFonts w:cs="Arial"/>
          <w:color w:val="221E1F"/>
        </w:rPr>
        <w:t xml:space="preserve"> in </w:t>
      </w:r>
      <w:r w:rsidR="00006F5F">
        <w:rPr>
          <w:rFonts w:cs="Arial"/>
          <w:color w:val="221E1F"/>
        </w:rPr>
        <w:t xml:space="preserve">ex-situ </w:t>
      </w:r>
      <w:r w:rsidR="003B4698">
        <w:rPr>
          <w:rFonts w:cs="Arial"/>
          <w:color w:val="221E1F"/>
        </w:rPr>
        <w:t>collections</w:t>
      </w:r>
      <w:r w:rsidR="009F3BA9">
        <w:rPr>
          <w:rFonts w:cs="Arial"/>
          <w:color w:val="221E1F"/>
        </w:rPr>
        <w:t xml:space="preserve"> </w:t>
      </w:r>
      <w:r w:rsidR="00473C7C">
        <w:rPr>
          <w:rFonts w:cs="Arial"/>
          <w:color w:val="221E1F"/>
        </w:rPr>
        <w:fldChar w:fldCharType="begin" w:fldLock="1"/>
      </w:r>
      <w:r w:rsidR="003E6071">
        <w:rPr>
          <w:rFonts w:cs="Arial"/>
          <w:color w:val="221E1F"/>
        </w:rPr>
        <w:instrText>ADDIN CSL_CITATION { "citationItems" : [ { "id" : "ITEM-1", "itemData" : { "ISSN" : "1471-0056", "author" : [ { "dropping-particle" : "", "family" : "Esquinas-Alc\u00e1zar", "given" : "Jos\u00e9", "non-dropping-particle" : "", "parse-names" : false, "suffix" : "" } ], "container-title" : "Nature Reviews Genetics", "id" : "ITEM-1", "issue" : "12", "issued" : { "date-parts" : [ [ "2005" ] ] }, "page" : "946-953", "publisher" : "Nature Publishing Group", "title" : "Protecting crop genetic diversity for food security: political, ethical and technical challenges", "type" : "article-journal", "volume" : "6" }, "uris" : [ "http://www.mendeley.com/documents/?uuid=869c5c68-b97d-4d01-acfa-b117e6a1630b" ] } ], "mendeley" : { "formattedCitation" : "(Esquinas-Alc\u00e1zar, 2005)", "plainTextFormattedCitation" : "(Esquinas-Alc\u00e1zar, 2005)", "previouslyFormattedCitation" : "(Esquinas-Alc\u00e1zar, 2005)" }, "properties" : { "noteIndex" : 0 }, "schema" : "https://github.com/citation-style-language/schema/raw/master/csl-citation.json" }</w:instrText>
      </w:r>
      <w:r w:rsidR="00473C7C">
        <w:rPr>
          <w:rFonts w:cs="Arial"/>
          <w:color w:val="221E1F"/>
        </w:rPr>
        <w:fldChar w:fldCharType="separate"/>
      </w:r>
      <w:r w:rsidR="00473C7C" w:rsidRPr="00473C7C">
        <w:rPr>
          <w:rFonts w:cs="Arial"/>
          <w:noProof/>
          <w:color w:val="221E1F"/>
        </w:rPr>
        <w:t>(Esquinas-Alcázar, 2005)</w:t>
      </w:r>
      <w:r w:rsidR="00473C7C">
        <w:rPr>
          <w:rFonts w:cs="Arial"/>
          <w:color w:val="221E1F"/>
        </w:rPr>
        <w:fldChar w:fldCharType="end"/>
      </w:r>
      <w:r w:rsidR="00473C7C" w:rsidRPr="00473C7C">
        <w:rPr>
          <w:rFonts w:cs="Arial"/>
          <w:color w:val="221E1F"/>
        </w:rPr>
        <w:t>.</w:t>
      </w:r>
      <w:r w:rsidR="00473C7C">
        <w:rPr>
          <w:rFonts w:cs="Arial"/>
          <w:color w:val="221E1F"/>
        </w:rPr>
        <w:t xml:space="preserve"> </w:t>
      </w:r>
      <w:r w:rsidR="00006F5F" w:rsidRPr="00006F5F">
        <w:rPr>
          <w:rFonts w:cs="Arial"/>
          <w:color w:val="221E1F"/>
        </w:rPr>
        <w:t>Such approaches</w:t>
      </w:r>
      <w:r w:rsidR="00473C7C" w:rsidRPr="00006F5F">
        <w:rPr>
          <w:rFonts w:cs="Arial"/>
          <w:color w:val="221E1F"/>
        </w:rPr>
        <w:t xml:space="preserve"> </w:t>
      </w:r>
      <w:r w:rsidR="00006F5F">
        <w:rPr>
          <w:rFonts w:cs="Arial"/>
          <w:color w:val="221E1F"/>
        </w:rPr>
        <w:t>also negate</w:t>
      </w:r>
      <w:r w:rsidR="00473C7C">
        <w:rPr>
          <w:rFonts w:cs="Arial"/>
          <w:color w:val="221E1F"/>
        </w:rPr>
        <w:t xml:space="preserve"> the</w:t>
      </w:r>
      <w:r w:rsidR="00A856CA">
        <w:rPr>
          <w:rFonts w:cs="Arial"/>
          <w:color w:val="221E1F"/>
        </w:rPr>
        <w:t xml:space="preserve"> cultural and heritage value attributes of </w:t>
      </w:r>
      <w:r w:rsidR="003B4698">
        <w:rPr>
          <w:rFonts w:cs="Arial"/>
          <w:color w:val="221E1F"/>
        </w:rPr>
        <w:t>landraces.</w:t>
      </w:r>
      <w:r w:rsidR="0060219F">
        <w:rPr>
          <w:rFonts w:cs="Arial"/>
          <w:color w:val="221E1F"/>
        </w:rPr>
        <w:t xml:space="preserve"> </w:t>
      </w:r>
    </w:p>
    <w:p w:rsidR="00D95BCD" w:rsidRDefault="00D95BCD" w:rsidP="0060219F">
      <w:pPr>
        <w:ind w:firstLine="720"/>
        <w:jc w:val="both"/>
        <w:rPr>
          <w:rFonts w:cs="Arial"/>
          <w:color w:val="221E1F"/>
        </w:rPr>
      </w:pPr>
    </w:p>
    <w:p w:rsidR="0060219F" w:rsidRPr="00114391" w:rsidRDefault="0060219F" w:rsidP="0060219F">
      <w:pPr>
        <w:ind w:firstLine="720"/>
        <w:jc w:val="both"/>
        <w:rPr>
          <w:rFonts w:eastAsia="MinionPro-Regular"/>
          <w:lang w:eastAsia="en-GB"/>
        </w:rPr>
      </w:pPr>
      <w:r>
        <w:rPr>
          <w:rFonts w:eastAsia="MinionPro-Regular"/>
          <w:lang w:eastAsia="en-GB"/>
        </w:rPr>
        <w:lastRenderedPageBreak/>
        <w:t>Many</w:t>
      </w:r>
      <w:r>
        <w:rPr>
          <w:rFonts w:cs="Arial"/>
          <w:color w:val="221E1F"/>
        </w:rPr>
        <w:t xml:space="preserve"> </w:t>
      </w:r>
      <w:r w:rsidR="00873194">
        <w:rPr>
          <w:rFonts w:eastAsia="MinionPro-Regular"/>
          <w:lang w:eastAsia="en-GB"/>
        </w:rPr>
        <w:t>accessions</w:t>
      </w:r>
      <w:r>
        <w:rPr>
          <w:rFonts w:eastAsia="MinionPro-Regular"/>
          <w:lang w:eastAsia="en-GB"/>
        </w:rPr>
        <w:t xml:space="preserve"> of bo</w:t>
      </w:r>
      <w:r w:rsidR="00873194">
        <w:rPr>
          <w:rFonts w:eastAsia="MinionPro-Regular"/>
          <w:lang w:eastAsia="en-GB"/>
        </w:rPr>
        <w:t xml:space="preserve">th plants and animals are </w:t>
      </w:r>
      <w:r>
        <w:rPr>
          <w:rFonts w:eastAsia="MinionPro-Regular"/>
          <w:lang w:eastAsia="en-GB"/>
        </w:rPr>
        <w:t>inadverte</w:t>
      </w:r>
      <w:r w:rsidR="00873194">
        <w:rPr>
          <w:rFonts w:eastAsia="MinionPro-Regular"/>
          <w:lang w:eastAsia="en-GB"/>
        </w:rPr>
        <w:t xml:space="preserve">ntly duplicated, </w:t>
      </w:r>
      <w:r>
        <w:rPr>
          <w:rFonts w:eastAsia="MinionPro-Regular"/>
          <w:lang w:eastAsia="en-GB"/>
        </w:rPr>
        <w:t xml:space="preserve">resulting in unwanted overlap and costly redundancies.  There is therefore a </w:t>
      </w:r>
      <w:r w:rsidR="009F3BA9">
        <w:rPr>
          <w:rFonts w:eastAsia="MinionPro-Regular"/>
          <w:lang w:eastAsia="en-GB"/>
        </w:rPr>
        <w:t xml:space="preserve">strong </w:t>
      </w:r>
      <w:r>
        <w:rPr>
          <w:rFonts w:eastAsia="MinionPro-Regular"/>
          <w:lang w:eastAsia="en-GB"/>
        </w:rPr>
        <w:t>case for greater rationalisation of collections through optimisation modelling, whereby maximal diversity is conserved for minimum cost.</w:t>
      </w:r>
      <w:r w:rsidR="009F3BA9">
        <w:rPr>
          <w:rFonts w:eastAsia="MinionPro-Regular"/>
          <w:lang w:eastAsia="en-GB"/>
        </w:rPr>
        <w:t xml:space="preserve"> </w:t>
      </w:r>
      <w:r w:rsidR="00114391">
        <w:rPr>
          <w:rFonts w:eastAsia="MinionPro-Regular"/>
          <w:lang w:eastAsia="en-GB"/>
        </w:rPr>
        <w:t xml:space="preserve">Additionally, </w:t>
      </w:r>
      <w:r w:rsidR="00114391" w:rsidRPr="00114391">
        <w:rPr>
          <w:rFonts w:eastAsia="MinionPro-Regular"/>
          <w:i/>
          <w:lang w:eastAsia="en-GB"/>
        </w:rPr>
        <w:t>e</w:t>
      </w:r>
      <w:r w:rsidR="009F3BA9" w:rsidRPr="00114391">
        <w:rPr>
          <w:rFonts w:eastAsia="MinionPro-Regular"/>
          <w:i/>
          <w:lang w:eastAsia="en-GB"/>
        </w:rPr>
        <w:t>x-situ</w:t>
      </w:r>
      <w:r w:rsidR="00873194">
        <w:rPr>
          <w:rFonts w:eastAsia="MinionPro-Regular"/>
          <w:lang w:eastAsia="en-GB"/>
        </w:rPr>
        <w:t xml:space="preserve"> approaches are </w:t>
      </w:r>
      <w:r w:rsidR="00114391">
        <w:rPr>
          <w:rFonts w:eastAsia="MinionPro-Regular"/>
          <w:lang w:eastAsia="en-GB"/>
        </w:rPr>
        <w:t>limited by</w:t>
      </w:r>
      <w:r w:rsidR="00873194">
        <w:rPr>
          <w:rFonts w:eastAsia="MinionPro-Regular"/>
          <w:lang w:eastAsia="en-GB"/>
        </w:rPr>
        <w:t xml:space="preserve"> technological progress in </w:t>
      </w:r>
      <w:r w:rsidR="009F3BA9">
        <w:rPr>
          <w:rFonts w:eastAsia="MinionPro-Regular"/>
          <w:lang w:eastAsia="en-GB"/>
        </w:rPr>
        <w:t xml:space="preserve">techniques to cryogenically freeze </w:t>
      </w:r>
      <w:r w:rsidR="00873194">
        <w:rPr>
          <w:rFonts w:eastAsia="MinionPro-Regular"/>
          <w:lang w:eastAsia="en-GB"/>
        </w:rPr>
        <w:t xml:space="preserve">genetic </w:t>
      </w:r>
      <w:r w:rsidR="009F3BA9">
        <w:rPr>
          <w:rFonts w:eastAsia="MinionPro-Regular"/>
          <w:lang w:eastAsia="en-GB"/>
        </w:rPr>
        <w:t>material. This is particularly evident in FAnGR, where the freezing of</w:t>
      </w:r>
      <w:r w:rsidR="00873194">
        <w:rPr>
          <w:rFonts w:eastAsia="MinionPro-Regular"/>
          <w:lang w:eastAsia="en-GB"/>
        </w:rPr>
        <w:t xml:space="preserve"> some</w:t>
      </w:r>
      <w:r w:rsidR="00114391">
        <w:rPr>
          <w:rFonts w:eastAsia="MinionPro-Regular"/>
          <w:lang w:eastAsia="en-GB"/>
        </w:rPr>
        <w:t xml:space="preserve"> genetic material for</w:t>
      </w:r>
      <w:r w:rsidR="00873194">
        <w:rPr>
          <w:rFonts w:eastAsia="MinionPro-Regular"/>
          <w:lang w:eastAsia="en-GB"/>
        </w:rPr>
        <w:t xml:space="preserve"> certain</w:t>
      </w:r>
      <w:r w:rsidR="009F3BA9">
        <w:rPr>
          <w:rFonts w:eastAsia="MinionPro-Regular"/>
          <w:lang w:eastAsia="en-GB"/>
        </w:rPr>
        <w:t xml:space="preserve"> species </w:t>
      </w:r>
      <w:r w:rsidR="00114391">
        <w:rPr>
          <w:rFonts w:eastAsia="MinionPro-Regular"/>
          <w:lang w:eastAsia="en-GB"/>
        </w:rPr>
        <w:t>is still not possibl</w:t>
      </w:r>
      <w:r w:rsidR="00B11D3E">
        <w:rPr>
          <w:rFonts w:eastAsia="MinionPro-Regular"/>
          <w:lang w:eastAsia="en-GB"/>
        </w:rPr>
        <w:t xml:space="preserve">e </w:t>
      </w:r>
      <w:r w:rsidR="00B11D3E">
        <w:rPr>
          <w:rFonts w:eastAsia="MinionPro-Regular"/>
          <w:lang w:eastAsia="en-GB"/>
        </w:rPr>
        <w:fldChar w:fldCharType="begin" w:fldLock="1"/>
      </w:r>
      <w:r w:rsidR="003E6071">
        <w:rPr>
          <w:rFonts w:eastAsia="MinionPro-Regular"/>
          <w:lang w:eastAsia="en-GB"/>
        </w:rPr>
        <w:instrText>ADDIN CSL_CITATION { "citationItems" : [ { "id" : "ITEM-1", "itemData" : { "author" : [ { "dropping-particle" : "", "family" : "Hiemstra", "given" : "Spike Joost", "non-dropping-particle" : "", "parse-names" : false, "suffix" : "" } ], "id" : "ITEM-1", "issued" : { "date-parts" : [ [ "2015" ] ] }, "publisher-place" : "Netherlands", "title" : "Ex situ conservation of farm animal genetic resources in Europe", "type" : "report" }, "uris" : [ "http://www.mendeley.com/documents/?uuid=9a63db1e-7f89-4bf7-89db-02aabae7bfce" ] } ], "mendeley" : { "formattedCitation" : "(Hiemstra, 2015)", "plainTextFormattedCitation" : "(Hiemstra, 2015)", "previouslyFormattedCitation" : "(Hiemstra, 2015)" }, "properties" : { "noteIndex" : 0 }, "schema" : "https://github.com/citation-style-language/schema/raw/master/csl-citation.json" }</w:instrText>
      </w:r>
      <w:r w:rsidR="00B11D3E">
        <w:rPr>
          <w:rFonts w:eastAsia="MinionPro-Regular"/>
          <w:lang w:eastAsia="en-GB"/>
        </w:rPr>
        <w:fldChar w:fldCharType="separate"/>
      </w:r>
      <w:r w:rsidR="00B11D3E" w:rsidRPr="00B11D3E">
        <w:rPr>
          <w:rFonts w:eastAsia="MinionPro-Regular"/>
          <w:noProof/>
          <w:lang w:eastAsia="en-GB"/>
        </w:rPr>
        <w:t>(Hiemstra, 2015)</w:t>
      </w:r>
      <w:r w:rsidR="00B11D3E">
        <w:rPr>
          <w:rFonts w:eastAsia="MinionPro-Regular"/>
          <w:lang w:eastAsia="en-GB"/>
        </w:rPr>
        <w:fldChar w:fldCharType="end"/>
      </w:r>
      <w:r w:rsidR="00114391">
        <w:rPr>
          <w:rFonts w:eastAsia="MinionPro-Regular"/>
          <w:lang w:eastAsia="en-GB"/>
        </w:rPr>
        <w:t xml:space="preserve">. Thus, while </w:t>
      </w:r>
      <w:r w:rsidR="00114391" w:rsidRPr="00114391">
        <w:rPr>
          <w:rFonts w:eastAsia="MinionPro-Regular"/>
          <w:i/>
          <w:lang w:eastAsia="en-GB"/>
        </w:rPr>
        <w:t>ex-situ</w:t>
      </w:r>
      <w:r w:rsidR="00114391">
        <w:rPr>
          <w:rFonts w:eastAsia="MinionPro-Regular"/>
          <w:lang w:eastAsia="en-GB"/>
        </w:rPr>
        <w:t xml:space="preserve"> offers benefits, it cannot supply all conservation needs or values.  </w:t>
      </w:r>
      <w:r w:rsidR="00873194">
        <w:rPr>
          <w:rFonts w:eastAsia="MinionPro-Regular"/>
          <w:lang w:eastAsia="en-GB"/>
        </w:rPr>
        <w:t>Therefore, i</w:t>
      </w:r>
      <w:r w:rsidR="00114391">
        <w:rPr>
          <w:rFonts w:eastAsia="MinionPro-Regular"/>
          <w:lang w:eastAsia="en-GB"/>
        </w:rPr>
        <w:t xml:space="preserve">t is </w:t>
      </w:r>
      <w:r w:rsidR="00873194">
        <w:rPr>
          <w:rFonts w:eastAsia="MinionPro-Regular"/>
          <w:lang w:eastAsia="en-GB"/>
        </w:rPr>
        <w:t>often considered complimentary</w:t>
      </w:r>
      <w:r w:rsidR="00114391">
        <w:rPr>
          <w:rFonts w:eastAsia="MinionPro-Regular"/>
          <w:lang w:eastAsia="en-GB"/>
        </w:rPr>
        <w:t xml:space="preserve"> to </w:t>
      </w:r>
      <w:r w:rsidR="00114391" w:rsidRPr="00114391">
        <w:rPr>
          <w:rFonts w:eastAsia="MinionPro-Regular"/>
          <w:i/>
          <w:lang w:eastAsia="en-GB"/>
        </w:rPr>
        <w:t>in-situ</w:t>
      </w:r>
      <w:r w:rsidR="00114391">
        <w:rPr>
          <w:rFonts w:eastAsia="MinionPro-Regular"/>
          <w:lang w:eastAsia="en-GB"/>
        </w:rPr>
        <w:t xml:space="preserve"> approaches</w:t>
      </w:r>
      <w:r w:rsidR="00B11D3E">
        <w:rPr>
          <w:rFonts w:eastAsia="MinionPro-Regular"/>
          <w:lang w:eastAsia="en-GB"/>
        </w:rPr>
        <w:t xml:space="preserve">. </w:t>
      </w:r>
    </w:p>
    <w:p w:rsidR="00271B95" w:rsidRPr="00271B95" w:rsidRDefault="00271B95" w:rsidP="00271B95">
      <w:pPr>
        <w:pStyle w:val="Heading3"/>
        <w:rPr>
          <w:rFonts w:eastAsia="MinionPro-Regular"/>
          <w:lang w:eastAsia="en-GB"/>
        </w:rPr>
      </w:pPr>
      <w:r w:rsidRPr="00B11D3E">
        <w:rPr>
          <w:rFonts w:eastAsia="MinionPro-Regular"/>
          <w:i/>
          <w:lang w:eastAsia="en-GB"/>
        </w:rPr>
        <w:t>In-situ</w:t>
      </w:r>
      <w:r>
        <w:rPr>
          <w:rFonts w:eastAsia="MinionPro-Regular"/>
          <w:lang w:eastAsia="en-GB"/>
        </w:rPr>
        <w:t xml:space="preserve"> conservation </w:t>
      </w:r>
    </w:p>
    <w:p w:rsidR="00390DF8" w:rsidRDefault="00581AA8" w:rsidP="00341A98">
      <w:pPr>
        <w:pStyle w:val="Firstparagraph"/>
      </w:pPr>
      <w:r w:rsidRPr="00271B95">
        <w:rPr>
          <w:i/>
          <w:iCs/>
        </w:rPr>
        <w:t xml:space="preserve">In situ </w:t>
      </w:r>
      <w:r w:rsidRPr="00271B95">
        <w:t>conservation involv</w:t>
      </w:r>
      <w:r>
        <w:t xml:space="preserve">es the protection </w:t>
      </w:r>
      <w:r w:rsidR="006918CD">
        <w:t xml:space="preserve">of </w:t>
      </w:r>
      <w:r>
        <w:t>ecosystems and habitats in which</w:t>
      </w:r>
      <w:r w:rsidRPr="00271B95">
        <w:t xml:space="preserve"> plants </w:t>
      </w:r>
      <w:r>
        <w:t xml:space="preserve">and animals </w:t>
      </w:r>
      <w:r w:rsidRPr="00271B95">
        <w:t>o</w:t>
      </w:r>
      <w:r>
        <w:t>f interest have developed their distinctive characteristics</w:t>
      </w:r>
      <w:r w:rsidR="00C46748">
        <w:t xml:space="preserve"> </w:t>
      </w:r>
      <w:r w:rsidR="00C46748">
        <w:fldChar w:fldCharType="begin" w:fldLock="1"/>
      </w:r>
      <w:r w:rsidR="003E6071">
        <w:instrText>ADDIN CSL_CITATION { "citationItems" : [ { "id" : "ITEM-1", "itemData" : { "ISBN" : "9400914377", "author" : [ { "dropping-particle" : "", "family" : "Maxted", "given" : "Nigel", "non-dropping-particle" : "", "parse-names" : false, "suffix" : "" }, { "dropping-particle" : "V", "family" : "Ford-Lloyd", "given" : "Brian", "non-dropping-particle" : "", "parse-names" : false, "suffix" : "" }, { "dropping-particle" : "", "family" : "Hawkes", "given" : "John Gregory", "non-dropping-particle" : "", "parse-names" : false, "suffix" : "" } ], "id" : "ITEM-1", "issued" : { "date-parts" : [ [ "2013" ] ] }, "publisher" : "Springer Science &amp; Business Media", "title" : "Plant genetic conservation: the in situ approach", "type" : "book" }, "uris" : [ "http://www.mendeley.com/documents/?uuid=223a07a2-2cd3-49db-8ff9-69bdc7aa9134" ] } ], "mendeley" : { "formattedCitation" : "(Maxted et al., 2013)", "plainTextFormattedCitation" : "(Maxted et al., 2013)", "previouslyFormattedCitation" : "(Maxted et al., 2013)" }, "properties" : { "noteIndex" : 0 }, "schema" : "https://github.com/citation-style-language/schema/raw/master/csl-citation.json" }</w:instrText>
      </w:r>
      <w:r w:rsidR="00C46748">
        <w:fldChar w:fldCharType="separate"/>
      </w:r>
      <w:r w:rsidR="00C46748" w:rsidRPr="00C46748">
        <w:rPr>
          <w:noProof/>
        </w:rPr>
        <w:t>(Maxted et al., 2013)</w:t>
      </w:r>
      <w:r w:rsidR="00C46748">
        <w:fldChar w:fldCharType="end"/>
      </w:r>
      <w:r>
        <w:t xml:space="preserve">.  </w:t>
      </w:r>
      <w:r w:rsidR="006918CD">
        <w:t xml:space="preserve">This includes maintenance of farm </w:t>
      </w:r>
      <w:r>
        <w:t>systems that support various breeds and cultivars</w:t>
      </w:r>
      <w:r w:rsidR="006918CD">
        <w:t xml:space="preserve">, often through extensive, low-input </w:t>
      </w:r>
      <w:r w:rsidR="007A4C59">
        <w:t xml:space="preserve">systems. </w:t>
      </w:r>
      <w:r w:rsidR="006918CD">
        <w:t xml:space="preserve"> </w:t>
      </w:r>
      <w:r w:rsidR="00804288">
        <w:t xml:space="preserve">The </w:t>
      </w:r>
      <w:r w:rsidR="00231B8D">
        <w:t xml:space="preserve">advantage of </w:t>
      </w:r>
      <w:r w:rsidR="00231B8D" w:rsidRPr="00231B8D">
        <w:rPr>
          <w:i/>
        </w:rPr>
        <w:t>in-situ</w:t>
      </w:r>
      <w:r w:rsidR="00804288">
        <w:t xml:space="preserve"> approaches is that</w:t>
      </w:r>
      <w:r w:rsidR="00231B8D">
        <w:t xml:space="preserve"> evolutionary dyn</w:t>
      </w:r>
      <w:r w:rsidR="00804288">
        <w:t xml:space="preserve">amics of the breed or variety are maintained, </w:t>
      </w:r>
      <w:r w:rsidR="00231B8D">
        <w:t xml:space="preserve">thus enabling continued </w:t>
      </w:r>
      <w:r w:rsidR="00804288">
        <w:t>adaptation</w:t>
      </w:r>
      <w:r w:rsidR="00231B8D">
        <w:t xml:space="preserve"> of </w:t>
      </w:r>
      <w:r w:rsidR="00804288">
        <w:t xml:space="preserve">the </w:t>
      </w:r>
      <w:r w:rsidR="00231B8D">
        <w:t>genetic material</w:t>
      </w:r>
      <w:r w:rsidR="001C2A1C">
        <w:t xml:space="preserve"> </w:t>
      </w:r>
      <w:r w:rsidR="001C2A1C">
        <w:fldChar w:fldCharType="begin" w:fldLock="1"/>
      </w:r>
      <w:r w:rsidR="003E6071">
        <w:instrText>ADDIN CSL_CITATION { "citationItems" : [ { "id" : "ITEM-1",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1",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Hoffmann, 2010)", "plainTextFormattedCitation" : "(Hoffmann, 2010)", "previouslyFormattedCitation" : "(Hoffmann, 2010)" }, "properties" : { "noteIndex" : 0 }, "schema" : "https://github.com/citation-style-language/schema/raw/master/csl-citation.json" }</w:instrText>
      </w:r>
      <w:r w:rsidR="001C2A1C">
        <w:fldChar w:fldCharType="separate"/>
      </w:r>
      <w:r w:rsidR="001C2A1C" w:rsidRPr="001C2A1C">
        <w:rPr>
          <w:noProof/>
        </w:rPr>
        <w:t>(Hoffmann, 2010)</w:t>
      </w:r>
      <w:r w:rsidR="001C2A1C">
        <w:fldChar w:fldCharType="end"/>
      </w:r>
      <w:r w:rsidR="00231B8D">
        <w:t xml:space="preserve">. In addition, the resource can be harvested and the cultural or heritage value of the breed/variety can be </w:t>
      </w:r>
      <w:r w:rsidR="00AF5EDF">
        <w:t>realised</w:t>
      </w:r>
      <w:r w:rsidR="00231B8D">
        <w:t xml:space="preserve">. </w:t>
      </w:r>
      <w:r w:rsidR="00417886">
        <w:t xml:space="preserve">Although it is the preferred approach for FAnGR, </w:t>
      </w:r>
      <w:r w:rsidR="00417886" w:rsidRPr="00417886">
        <w:rPr>
          <w:i/>
        </w:rPr>
        <w:t>in-situ</w:t>
      </w:r>
      <w:r w:rsidR="00417886">
        <w:t xml:space="preserve"> is</w:t>
      </w:r>
      <w:r w:rsidR="00AF5EDF">
        <w:t xml:space="preserve"> hindered by</w:t>
      </w:r>
      <w:r w:rsidR="00C46748">
        <w:t xml:space="preserve"> the costs associated with conserv</w:t>
      </w:r>
      <w:r w:rsidR="00AF5EDF">
        <w:t xml:space="preserve">ation, </w:t>
      </w:r>
      <w:r w:rsidR="00C46748">
        <w:t xml:space="preserve">though this </w:t>
      </w:r>
      <w:r w:rsidR="00AF5EDF">
        <w:t>may</w:t>
      </w:r>
      <w:r w:rsidR="00C46748">
        <w:t xml:space="preserve"> be negated </w:t>
      </w:r>
      <w:r w:rsidR="00AF5EDF">
        <w:t xml:space="preserve">for some breeds </w:t>
      </w:r>
      <w:r w:rsidR="00C46748">
        <w:t xml:space="preserve">by valorisation of </w:t>
      </w:r>
      <w:r w:rsidR="00365A63">
        <w:t xml:space="preserve">outputs due to production characteristics. </w:t>
      </w:r>
    </w:p>
    <w:p w:rsidR="00390DF8" w:rsidRDefault="00390DF8" w:rsidP="001D776A"/>
    <w:p w:rsidR="00231B8D" w:rsidRDefault="00365A63" w:rsidP="00B11D3E">
      <w:r>
        <w:t xml:space="preserve">For plants, including wild relatives, </w:t>
      </w:r>
      <w:r w:rsidRPr="00365A63">
        <w:rPr>
          <w:i/>
        </w:rPr>
        <w:t>in-situ</w:t>
      </w:r>
      <w:r>
        <w:t xml:space="preserve"> approaches become increasingly cost efficient where diversity ‘hotspots’ are targeted </w:t>
      </w:r>
      <w:r>
        <w:fldChar w:fldCharType="begin" w:fldLock="1"/>
      </w:r>
      <w:r w:rsidR="003E6071">
        <w:instrText>ADDIN CSL_CITATION { "citationItems" : [ { "id" : "ITEM-1", "itemData" : { "ISSN" : "1932-6203", "author" : [ { "dropping-particle" : "", "family" : "Fielder", "given" : "Hannah", "non-dropping-particle" : "", "parse-names" : false, "suffix" : "" }, { "dropping-particle" : "", "family" : "Brotherton", "given" : "Peter", "non-dropping-particle" : "", "parse-names" : false, "suffix" : "" }, { "dropping-particle" : "", "family" : "Hosking", "given" : "Julian", "non-dropping-particle" : "", "parse-names" : false, "suffix" : "" }, { "dropping-particle" : "", "family" : "Hopkins", "given" : "John J", "non-dropping-particle" : "", "parse-names" : false, "suffix" : "" }, { "dropping-particle" : "", "family" : "Ford-Lloyd", "given" : "Brian", "non-dropping-particle" : "", "parse-names" : false, "suffix" : "" }, { "dropping-particle" : "", "family" : "Maxted", "given" : "Nigel", "non-dropping-particle" : "", "parse-names" : false, "suffix" : "" } ], "container-title" : "PloS one", "id" : "ITEM-1", "issue" : "6", "issued" : { "date-parts" : [ [ "2015" ] ] }, "page" : "e0130804", "publisher" : "Public Library of Science", "title" : "Enhancing the conservation of crop wild relatives in England", "type" : "article-journal", "volume" : "10" }, "uris" : [ "http://www.mendeley.com/documents/?uuid=2d8c15ad-507b-4d2a-aa69-c913eea0f77a" ] } ], "mendeley" : { "formattedCitation" : "(Fielder et al., 2015)", "plainTextFormattedCitation" : "(Fielder et al., 2015)", "previouslyFormattedCitation" : "(Fielder et al., 2015)" }, "properties" : { "noteIndex" : 0 }, "schema" : "https://github.com/citation-style-language/schema/raw/master/csl-citation.json" }</w:instrText>
      </w:r>
      <w:r>
        <w:fldChar w:fldCharType="separate"/>
      </w:r>
      <w:r w:rsidRPr="00365A63">
        <w:rPr>
          <w:noProof/>
        </w:rPr>
        <w:t>(Fielder et al., 2015)</w:t>
      </w:r>
      <w:r>
        <w:fldChar w:fldCharType="end"/>
      </w:r>
      <w:r w:rsidR="00390DF8">
        <w:t xml:space="preserve"> but </w:t>
      </w:r>
      <w:r>
        <w:t xml:space="preserve">the overwhelming majority of conservation approaches are </w:t>
      </w:r>
      <w:r w:rsidRPr="00365A63">
        <w:rPr>
          <w:i/>
        </w:rPr>
        <w:t>ex-situ</w:t>
      </w:r>
      <w:r>
        <w:rPr>
          <w:i/>
        </w:rPr>
        <w:t xml:space="preserve"> </w:t>
      </w:r>
      <w:r>
        <w:rPr>
          <w:i/>
        </w:rPr>
        <w:fldChar w:fldCharType="begin" w:fldLock="1"/>
      </w:r>
      <w:r w:rsidR="003E6071">
        <w:rPr>
          <w:i/>
        </w:rPr>
        <w:instrText>ADDIN CSL_CITATION { "citationItems" : [ { "id" : "ITEM-1", "itemData" : { "author" : [ { "dropping-particle" : "", "family" : "FAO", "given" : "", "non-dropping-particle" : "", "parse-names" : false, "suffix" : "" } ], "id" : "ITEM-1",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plainTextFormattedCitation" : "(FAO, 2010)", "previouslyFormattedCitation" : "(FAO, 2010)" }, "properties" : { "noteIndex" : 0 }, "schema" : "https://github.com/citation-style-language/schema/raw/master/csl-citation.json" }</w:instrText>
      </w:r>
      <w:r>
        <w:rPr>
          <w:i/>
        </w:rPr>
        <w:fldChar w:fldCharType="separate"/>
      </w:r>
      <w:r w:rsidRPr="00365A63">
        <w:rPr>
          <w:noProof/>
        </w:rPr>
        <w:t>(FAO, 2010)</w:t>
      </w:r>
      <w:r>
        <w:rPr>
          <w:i/>
        </w:rPr>
        <w:fldChar w:fldCharType="end"/>
      </w:r>
      <w:r>
        <w:t xml:space="preserve">. Although there is growing recognition concerning the importance of </w:t>
      </w:r>
      <w:r w:rsidRPr="001D776A">
        <w:rPr>
          <w:i/>
        </w:rPr>
        <w:t>in-situ</w:t>
      </w:r>
      <w:r>
        <w:t xml:space="preserve"> </w:t>
      </w:r>
      <w:r w:rsidR="00417886">
        <w:t>measures</w:t>
      </w:r>
      <w:r>
        <w:t xml:space="preserve">, particularly for wild relatives, they remain limited </w:t>
      </w:r>
      <w:r>
        <w:fldChar w:fldCharType="begin" w:fldLock="1"/>
      </w:r>
      <w:r w:rsidR="003E6071">
        <w:instrText>ADDIN CSL_CITATION { "citationItems" : [ { "id" : "ITEM-1", "itemData" : { "ISSN" : "0960-233X", "author" : [ { "dropping-particle" : "", "family" : "Hunter", "given" : "Danny", "non-dropping-particle" : "", "parse-names" : false, "suffix" : "" }, { "dropping-particle" : "", "family" : "Maxted", "given" : "Nigel", "non-dropping-particle" : "", "parse-names" : false, "suffix" : "" }, { "dropping-particle" : "", "family" : "Heywood", "given" : "Vernon", "non-dropping-particle" : "", "parse-names" : false, "suffix" : "" }, { "dropping-particle" : "", "family" : "Kell", "given" : "Shelagh", "non-dropping-particle" : "", "parse-names" : false, "suffix" : "" }, { "dropping-particle" : "", "family" : "Borelli", "given" : "Teresa", "non-dropping-particle" : "", "parse-names" : false, "suffix" : "" } ], "container-title" : "Parks", "id" : "ITEM-1", "issue" : "1", "issued" : { "date-parts" : [ [ "2012" ] ] }, "page" : "87", "publisher" : "Citeseer", "title" : "Protected areas and the challenge of conserving crop wild relatives", "type" : "article-journal", "volume" : "18" }, "uris" : [ "http://www.mendeley.com/documents/?uuid=ad95329e-77f4-4955-8864-4108547ef038" ] } ], "mendeley" : { "formattedCitation" : "(Hunter et al., 2012)", "plainTextFormattedCitation" : "(Hunter et al., 2012)", "previouslyFormattedCitation" : "(Hunter et al., 2012)" }, "properties" : { "noteIndex" : 0 }, "schema" : "https://github.com/citation-style-language/schema/raw/master/csl-citation.json" }</w:instrText>
      </w:r>
      <w:r>
        <w:fldChar w:fldCharType="separate"/>
      </w:r>
      <w:r w:rsidRPr="00365A63">
        <w:rPr>
          <w:noProof/>
        </w:rPr>
        <w:t>(Hunter et al., 2012)</w:t>
      </w:r>
      <w:r>
        <w:fldChar w:fldCharType="end"/>
      </w:r>
      <w:r>
        <w:t xml:space="preserve">. </w:t>
      </w:r>
      <w:r w:rsidR="00341A98">
        <w:t xml:space="preserve">Implementation </w:t>
      </w:r>
      <w:r w:rsidR="001D776A">
        <w:t xml:space="preserve">is generally achieved through both </w:t>
      </w:r>
      <w:r w:rsidR="001D776A" w:rsidRPr="00271B95">
        <w:t>legi</w:t>
      </w:r>
      <w:r w:rsidR="001D776A">
        <w:t xml:space="preserve">slative measures and the use of </w:t>
      </w:r>
      <w:r w:rsidR="001D776A" w:rsidRPr="00271B95">
        <w:t>incentives</w:t>
      </w:r>
      <w:r w:rsidR="001D776A">
        <w:t xml:space="preserve"> that reward producers or land managers for conservation effort </w:t>
      </w:r>
      <w:r w:rsidR="001D776A">
        <w:fldChar w:fldCharType="begin" w:fldLock="1"/>
      </w:r>
      <w:r w:rsidR="003E6071">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 "plainTextFormattedCitation" : "(Narloch et al., 2011)", "previouslyFormattedCitation" : "(Narloch et al., 2011)" }, "properties" : { "noteIndex" : 0 }, "schema" : "https://github.com/citation-style-language/schema/raw/master/csl-citation.json" }</w:instrText>
      </w:r>
      <w:r w:rsidR="001D776A">
        <w:fldChar w:fldCharType="separate"/>
      </w:r>
      <w:r w:rsidR="001D776A" w:rsidRPr="00581AA8">
        <w:rPr>
          <w:noProof/>
        </w:rPr>
        <w:t>(Narloch et al., 2011)</w:t>
      </w:r>
      <w:r w:rsidR="001D776A">
        <w:fldChar w:fldCharType="end"/>
      </w:r>
      <w:r w:rsidR="001D776A" w:rsidRPr="00271B95">
        <w:t>.</w:t>
      </w:r>
      <w:r w:rsidR="001D776A">
        <w:t xml:space="preserve">  </w:t>
      </w:r>
    </w:p>
    <w:p w:rsidR="003B6E23" w:rsidRDefault="00A62FBF" w:rsidP="00A62FBF">
      <w:pPr>
        <w:pStyle w:val="Heading2"/>
      </w:pPr>
      <w:commentRangeStart w:id="17"/>
      <w:r>
        <w:t>Economic incentives for</w:t>
      </w:r>
      <w:r w:rsidR="003B6E23">
        <w:t xml:space="preserve"> conservation </w:t>
      </w:r>
      <w:commentRangeEnd w:id="17"/>
      <w:r w:rsidR="006F7B92">
        <w:rPr>
          <w:rStyle w:val="CommentReference"/>
          <w:rFonts w:ascii="Times New Roman" w:hAnsi="Times New Roman" w:cs="Times New Roman"/>
          <w:b w:val="0"/>
          <w:bCs w:val="0"/>
          <w:iCs w:val="0"/>
        </w:rPr>
        <w:commentReference w:id="17"/>
      </w:r>
    </w:p>
    <w:p w:rsidR="003B6E23" w:rsidRDefault="003B6E23" w:rsidP="003B6E23">
      <w:pPr>
        <w:pStyle w:val="Firstparagraph"/>
      </w:pPr>
    </w:p>
    <w:p w:rsidR="00802568" w:rsidRDefault="00682D55" w:rsidP="00AF10EE">
      <w:r>
        <w:t>The use of economic</w:t>
      </w:r>
      <w:r w:rsidR="00D95BCD">
        <w:t xml:space="preserve"> incentives has received </w:t>
      </w:r>
      <w:r>
        <w:t>wide-ranging</w:t>
      </w:r>
      <w:r w:rsidR="002E0DCB">
        <w:t xml:space="preserve"> application </w:t>
      </w:r>
      <w:r w:rsidR="00A44079">
        <w:t xml:space="preserve">in environmental policy as a means to promote biodiversity and ecosystem services conservation </w:t>
      </w:r>
      <w:r w:rsidR="00A44079">
        <w:fldChar w:fldCharType="begin" w:fldLock="1"/>
      </w:r>
      <w:r w:rsidR="003E6071">
        <w:instrText>ADDIN CSL_CITATION { "citationItems" : [ { "id" : "ITEM-1", "itemData" : { "ISSN" : "1462-9011", "author" : [ { "dropping-particle" : "", "family" : "Pirard", "given" : "Romain", "non-dropping-particle" : "", "parse-names" : false, "suffix" : "" } ], "container-title" : "Environmental science &amp; policy", "id" : "ITEM-1", "issued" : { "date-parts" : [ [ "2012" ] ] }, "page" : "59-68", "publisher" : "Elsevier", "title" : "Market-based instruments for biodiversity and ecosystem services: A lexicon", "type" : "article-journal", "volume" : "19" }, "uris" : [ "http://www.mendeley.com/documents/?uuid=a8b457d1-d964-4e8e-975b-db1f014c1088" ] } ], "mendeley" : { "formattedCitation" : "(Pirard, 2012)", "plainTextFormattedCitation" : "(Pirard, 2012)", "previouslyFormattedCitation" : "(Pirard, 2012)" }, "properties" : { "noteIndex" : 0 }, "schema" : "https://github.com/citation-style-language/schema/raw/master/csl-citation.json" }</w:instrText>
      </w:r>
      <w:r w:rsidR="00A44079">
        <w:fldChar w:fldCharType="separate"/>
      </w:r>
      <w:r w:rsidR="00A44079" w:rsidRPr="00A44079">
        <w:rPr>
          <w:noProof/>
        </w:rPr>
        <w:t xml:space="preserve">(Pirard, </w:t>
      </w:r>
      <w:r w:rsidR="00A44079" w:rsidRPr="00A44079">
        <w:rPr>
          <w:noProof/>
        </w:rPr>
        <w:lastRenderedPageBreak/>
        <w:t>2012)</w:t>
      </w:r>
      <w:r w:rsidR="00A44079">
        <w:fldChar w:fldCharType="end"/>
      </w:r>
      <w:r w:rsidR="002E0DCB">
        <w:t>. This has</w:t>
      </w:r>
      <w:r w:rsidR="00D95BCD">
        <w:t xml:space="preserve"> been particularly evident in payments for ecosystem services (PES) schemes</w:t>
      </w:r>
      <w:r w:rsidR="002E0DCB">
        <w:t xml:space="preserve"> that reward landowne</w:t>
      </w:r>
      <w:r w:rsidR="00802568">
        <w:t>rs for supplying public goods</w:t>
      </w:r>
      <w:r w:rsidR="007521D2">
        <w:t xml:space="preserve"> (</w:t>
      </w:r>
      <w:r w:rsidR="007521D2" w:rsidRPr="007521D2">
        <w:rPr>
          <w:highlight w:val="yellow"/>
        </w:rPr>
        <w:t>refs</w:t>
      </w:r>
      <w:r w:rsidR="007521D2">
        <w:t>)</w:t>
      </w:r>
      <w:r w:rsidR="00802568">
        <w:t xml:space="preserve">. </w:t>
      </w:r>
      <w:r w:rsidR="006648A6">
        <w:t xml:space="preserve">PES are </w:t>
      </w:r>
      <w:r w:rsidR="007D321D">
        <w:t>voluntary schemes</w:t>
      </w:r>
      <w:r w:rsidR="00AA48A2">
        <w:t xml:space="preserve"> where land managers can opt to supply</w:t>
      </w:r>
      <w:r w:rsidR="007D321D">
        <w:t xml:space="preserve"> a pre-defined service</w:t>
      </w:r>
      <w:r w:rsidR="00AA48A2">
        <w:t xml:space="preserve"> for a conservation payment, conditional</w:t>
      </w:r>
      <w:r w:rsidR="007D321D">
        <w:t xml:space="preserve"> </w:t>
      </w:r>
      <w:r w:rsidR="00AA48A2">
        <w:t xml:space="preserve">on certain specifications agreed </w:t>
      </w:r>
      <w:r w:rsidR="007D321D">
        <w:t xml:space="preserve">between </w:t>
      </w:r>
      <w:r w:rsidR="00AA48A2">
        <w:t>the</w:t>
      </w:r>
      <w:r w:rsidR="007D321D">
        <w:t xml:space="preserve"> service provider and beneficiary</w:t>
      </w:r>
      <w:r w:rsidR="004E6789">
        <w:t xml:space="preserve"> </w:t>
      </w:r>
      <w:r w:rsidR="004E6789">
        <w:fldChar w:fldCharType="begin" w:fldLock="1"/>
      </w:r>
      <w:r w:rsidR="003E6071">
        <w:instrText>ADDIN CSL_CITATION { "citationItems" : [ { "id" : "ITEM-1", "itemData" : { "ISBN" : "0300213948", "author" : [ { "dropping-particle" : "", "family" : "Helm", "given" : "Dieter", "non-dropping-particle" : "", "parse-names" : false, "suffix" : "" } ], "id" : "ITEM-1", "issued" : { "date-parts" : [ [ "2015" ] ] }, "publisher" : "Yale University Press", "title" : "Natural capital: valuing the planet", "type" : "book" }, "uris" : [ "http://www.mendeley.com/documents/?uuid=8b407ef7-08f2-40d1-bb57-51f3db460247" ] } ], "mendeley" : { "formattedCitation" : "(Helm, 2015)", "plainTextFormattedCitation" : "(Helm, 2015)", "previouslyFormattedCitation" : "(Helm, 2015)" }, "properties" : { "noteIndex" : 0 }, "schema" : "https://github.com/citation-style-language/schema/raw/master/csl-citation.json" }</w:instrText>
      </w:r>
      <w:r w:rsidR="004E6789">
        <w:fldChar w:fldCharType="separate"/>
      </w:r>
      <w:r w:rsidR="004E6789" w:rsidRPr="004E6789">
        <w:rPr>
          <w:noProof/>
        </w:rPr>
        <w:t>(Helm, 2015)</w:t>
      </w:r>
      <w:r w:rsidR="004E6789">
        <w:fldChar w:fldCharType="end"/>
      </w:r>
      <w:r w:rsidR="00AA48A2">
        <w:t xml:space="preserve">. </w:t>
      </w:r>
      <w:r w:rsidR="00802568">
        <w:t>Such</w:t>
      </w:r>
      <w:r w:rsidR="00034C03">
        <w:t xml:space="preserve"> </w:t>
      </w:r>
      <w:r w:rsidR="00802568">
        <w:t xml:space="preserve">approaches generally work by offering financial incentives to </w:t>
      </w:r>
      <w:r w:rsidR="00704BAC">
        <w:t>encourage</w:t>
      </w:r>
      <w:r w:rsidR="000F3A08">
        <w:t xml:space="preserve"> land managers </w:t>
      </w:r>
      <w:r w:rsidR="00704BAC">
        <w:t>to supply</w:t>
      </w:r>
      <w:r w:rsidR="00802568">
        <w:t xml:space="preserve"> environmental services that are valued by society. </w:t>
      </w:r>
      <w:r w:rsidR="000F3A08">
        <w:t xml:space="preserve">This may generate both </w:t>
      </w:r>
      <w:r w:rsidR="00AA48A2">
        <w:t>public and private</w:t>
      </w:r>
      <w:r w:rsidR="000F3A08">
        <w:t xml:space="preserve"> benefits. </w:t>
      </w:r>
    </w:p>
    <w:p w:rsidR="00802568" w:rsidRDefault="00802568" w:rsidP="00AF10EE"/>
    <w:p w:rsidR="003E44D4" w:rsidRDefault="00802568" w:rsidP="00AF10EE">
      <w:r>
        <w:t xml:space="preserve">A </w:t>
      </w:r>
      <w:r w:rsidR="00C26579">
        <w:t>theoretical</w:t>
      </w:r>
      <w:r>
        <w:t xml:space="preserve"> example</w:t>
      </w:r>
      <w:r w:rsidR="004D1050">
        <w:t>, framed in the context of PGR and FAnGR conservation, may provide further clarification</w:t>
      </w:r>
      <w:r w:rsidR="009C0056">
        <w:t xml:space="preserve"> (see </w:t>
      </w:r>
      <w:r w:rsidR="000F1E1D" w:rsidRPr="000F1E1D">
        <w:rPr>
          <w:highlight w:val="yellow"/>
        </w:rPr>
        <w:t>Figure x</w:t>
      </w:r>
      <w:r w:rsidR="009C0056">
        <w:t>)</w:t>
      </w:r>
      <w:r>
        <w:t xml:space="preserve">. </w:t>
      </w:r>
      <w:r w:rsidR="000F1E1D">
        <w:t>A</w:t>
      </w:r>
      <w:r w:rsidR="003E44D4">
        <w:t>ssuming farmers are rational profit maximising individual</w:t>
      </w:r>
      <w:r w:rsidR="00AE2F94">
        <w:t>s</w:t>
      </w:r>
      <w:r w:rsidR="003E44D4">
        <w:t>,</w:t>
      </w:r>
      <w:r w:rsidR="00AE2F94">
        <w:t xml:space="preserve"> </w:t>
      </w:r>
      <w:r w:rsidR="00354ECF">
        <w:t>producers</w:t>
      </w:r>
      <w:r w:rsidR="003E44D4">
        <w:t xml:space="preserve"> will </w:t>
      </w:r>
      <w:r w:rsidR="003814B5">
        <w:t>only farm with traditional cultivars until point</w:t>
      </w:r>
      <w:r w:rsidR="003E44D4">
        <w:t xml:space="preserve"> </w:t>
      </w:r>
      <w:proofErr w:type="spellStart"/>
      <w:proofErr w:type="gramStart"/>
      <w:r w:rsidR="003814B5">
        <w:t>a</w:t>
      </w:r>
      <w:r w:rsidR="003814B5">
        <w:rPr>
          <w:vertAlign w:val="superscript"/>
        </w:rPr>
        <w:t>p</w:t>
      </w:r>
      <w:proofErr w:type="spellEnd"/>
      <w:proofErr w:type="gramEnd"/>
      <w:r w:rsidR="003E44D4">
        <w:t xml:space="preserve"> </w:t>
      </w:r>
      <w:r w:rsidR="003814B5">
        <w:t>where profitability is maximised</w:t>
      </w:r>
      <w:r w:rsidR="003E44D4">
        <w:t>, subject to the level of farm intensification</w:t>
      </w:r>
      <w:r w:rsidR="009C0056">
        <w:t xml:space="preserve"> </w:t>
      </w:r>
      <w:proofErr w:type="spellStart"/>
      <w:r w:rsidR="003814B5">
        <w:t>a</w:t>
      </w:r>
      <w:r w:rsidR="003814B5">
        <w:rPr>
          <w:vertAlign w:val="superscript"/>
        </w:rPr>
        <w:t>i</w:t>
      </w:r>
      <w:proofErr w:type="spellEnd"/>
      <w:r w:rsidR="003E44D4">
        <w:t xml:space="preserve">.  </w:t>
      </w:r>
      <w:r w:rsidR="003814B5">
        <w:t xml:space="preserve">Prior to </w:t>
      </w:r>
      <w:proofErr w:type="spellStart"/>
      <w:proofErr w:type="gramStart"/>
      <w:r w:rsidR="003814B5">
        <w:t>a</w:t>
      </w:r>
      <w:r w:rsidR="003814B5">
        <w:rPr>
          <w:vertAlign w:val="superscript"/>
        </w:rPr>
        <w:t>p</w:t>
      </w:r>
      <w:proofErr w:type="spellEnd"/>
      <w:proofErr w:type="gramEnd"/>
      <w:r w:rsidR="003814B5">
        <w:t xml:space="preserve">, it may be desirable to use traditional varieties or breeds (i.e. low-input, extensive systems). Beyond this, improved breeds and varieties are the norm but </w:t>
      </w:r>
      <w:r w:rsidR="00C26579">
        <w:t xml:space="preserve">this may not be </w:t>
      </w:r>
      <w:r w:rsidR="00354ECF">
        <w:t>socially desirable due to genetic erosion</w:t>
      </w:r>
      <w:r w:rsidR="00C26579">
        <w:t xml:space="preserve">.  An intervention, in the form of economic incentives, therefore shifts the curve from </w:t>
      </w:r>
      <w:proofErr w:type="spellStart"/>
      <w:proofErr w:type="gramStart"/>
      <w:r w:rsidR="003814B5">
        <w:t>a</w:t>
      </w:r>
      <w:r w:rsidR="003814B5">
        <w:rPr>
          <w:vertAlign w:val="superscript"/>
        </w:rPr>
        <w:t>p</w:t>
      </w:r>
      <w:proofErr w:type="spellEnd"/>
      <w:proofErr w:type="gramEnd"/>
      <w:r w:rsidR="003814B5">
        <w:t xml:space="preserve"> to </w:t>
      </w:r>
      <w:proofErr w:type="spellStart"/>
      <w:r w:rsidR="003814B5">
        <w:t>b</w:t>
      </w:r>
      <w:r w:rsidR="003814B5">
        <w:rPr>
          <w:vertAlign w:val="superscript"/>
        </w:rPr>
        <w:t>p</w:t>
      </w:r>
      <w:proofErr w:type="spellEnd"/>
      <w:r w:rsidR="00C26579">
        <w:t xml:space="preserve"> – therefore lowering the opportunity cost of producing with </w:t>
      </w:r>
      <w:r w:rsidR="003814B5">
        <w:t xml:space="preserve">a </w:t>
      </w:r>
      <w:r w:rsidR="00C26579">
        <w:t xml:space="preserve">traditional </w:t>
      </w:r>
      <w:r w:rsidR="003814B5">
        <w:t>breed or variety whilst capturing the societal benefit (red hashed area) of supplying additional diversity</w:t>
      </w:r>
      <w:r w:rsidR="00C26579">
        <w:t xml:space="preserve">. </w:t>
      </w:r>
    </w:p>
    <w:p w:rsidR="00802568" w:rsidRDefault="00802568" w:rsidP="00AF10EE"/>
    <w:p w:rsidR="00034C03" w:rsidRDefault="003814B5" w:rsidP="003814B5">
      <w:pPr>
        <w:jc w:val="center"/>
      </w:pPr>
      <w:r>
        <w:rPr>
          <w:noProof/>
          <w:lang w:eastAsia="en-GB"/>
        </w:rPr>
        <w:drawing>
          <wp:inline distT="0" distB="0" distL="0" distR="0" wp14:anchorId="60F2D218" wp14:editId="5E72DB47">
            <wp:extent cx="4143375" cy="3089975"/>
            <wp:effectExtent l="0" t="0" r="0" b="0"/>
            <wp:docPr id="5" name="Picture 5" descr="C:\Users\wwainwright\Desktop\Thesis\Thesis Writing\Tables and Figures\Introduction-Line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wainwright\Desktop\Thesis\Thesis Writing\Tables and Figures\Introduction-Line Graph.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920" t="11742" r="21708" b="48516"/>
                    <a:stretch/>
                  </pic:blipFill>
                  <pic:spPr bwMode="auto">
                    <a:xfrm>
                      <a:off x="0" y="0"/>
                      <a:ext cx="4143739" cy="3090247"/>
                    </a:xfrm>
                    <a:prstGeom prst="rect">
                      <a:avLst/>
                    </a:prstGeom>
                    <a:noFill/>
                    <a:ln>
                      <a:noFill/>
                    </a:ln>
                    <a:extLst>
                      <a:ext uri="{53640926-AAD7-44D8-BBD7-CCE9431645EC}">
                        <a14:shadowObscured xmlns:a14="http://schemas.microsoft.com/office/drawing/2010/main"/>
                      </a:ext>
                    </a:extLst>
                  </pic:spPr>
                </pic:pic>
              </a:graphicData>
            </a:graphic>
          </wp:inline>
        </w:drawing>
      </w:r>
    </w:p>
    <w:p w:rsidR="00040548" w:rsidRDefault="00034C03" w:rsidP="009C0359">
      <w:pPr>
        <w:pStyle w:val="Caption"/>
      </w:pPr>
      <w:r w:rsidRPr="00034C03">
        <w:rPr>
          <w:b/>
        </w:rPr>
        <w:t xml:space="preserve">Figure </w:t>
      </w:r>
      <w:r w:rsidRPr="00034C03">
        <w:rPr>
          <w:b/>
        </w:rPr>
        <w:fldChar w:fldCharType="begin"/>
      </w:r>
      <w:r w:rsidRPr="00034C03">
        <w:rPr>
          <w:b/>
        </w:rPr>
        <w:instrText xml:space="preserve"> SEQ Figure \* ARABIC </w:instrText>
      </w:r>
      <w:r w:rsidRPr="00034C03">
        <w:rPr>
          <w:b/>
        </w:rPr>
        <w:fldChar w:fldCharType="separate"/>
      </w:r>
      <w:r w:rsidR="00EE44EF">
        <w:rPr>
          <w:b/>
          <w:noProof/>
        </w:rPr>
        <w:t>4</w:t>
      </w:r>
      <w:r w:rsidRPr="00034C03">
        <w:rPr>
          <w:b/>
        </w:rPr>
        <w:fldChar w:fldCharType="end"/>
      </w:r>
      <w:r w:rsidRPr="00034C03">
        <w:rPr>
          <w:b/>
        </w:rPr>
        <w:t>:</w:t>
      </w:r>
      <w:r>
        <w:t xml:space="preserve"> Economics of subsidy schemes to conserve PGR and FAnGR diversity</w:t>
      </w:r>
      <w:r w:rsidR="003814B5">
        <w:t xml:space="preserve">. The dotted line represents the implementation of an incentive based scheme. The red hashed area </w:t>
      </w:r>
      <w:r w:rsidR="003814B5">
        <w:lastRenderedPageBreak/>
        <w:t xml:space="preserve">reveals the societal benefit of supplying improved diversity, captured by the farmer/land manger in the form of an incentive payment. </w:t>
      </w:r>
      <w:r>
        <w:t xml:space="preserve"> </w:t>
      </w:r>
    </w:p>
    <w:p w:rsidR="009C0359" w:rsidRDefault="009C0359" w:rsidP="009C0359"/>
    <w:p w:rsidR="00A41661" w:rsidRDefault="00A41661" w:rsidP="00A41661">
      <w:r>
        <w:t xml:space="preserve">A key advantage of direct payment mechanisms is that genetic resources </w:t>
      </w:r>
      <w:r w:rsidR="00AA7FCD">
        <w:t>which</w:t>
      </w:r>
      <w:r>
        <w:t xml:space="preserve"> maximise societal benefits can be conserved. It may therefore prove to be more efficient than voluntary collective effort </w:t>
      </w:r>
      <w:r>
        <w:fldChar w:fldCharType="begin" w:fldLock="1"/>
      </w:r>
      <w:r w:rsidR="003E6071">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 "plainTextFormattedCitation" : "(Narloch et al., 2011)", "previouslyFormattedCitation" : "(Narloch et al., 2011)" }, "properties" : { "noteIndex" : 0 }, "schema" : "https://github.com/citation-style-language/schema/raw/master/csl-citation.json" }</w:instrText>
      </w:r>
      <w:r>
        <w:fldChar w:fldCharType="separate"/>
      </w:r>
      <w:r w:rsidRPr="002126A9">
        <w:rPr>
          <w:noProof/>
        </w:rPr>
        <w:t>(Narloch et al., 2011)</w:t>
      </w:r>
      <w:r>
        <w:fldChar w:fldCharType="end"/>
      </w:r>
      <w:r>
        <w:t>.</w:t>
      </w:r>
      <w:r w:rsidR="00E84A3A">
        <w:t xml:space="preserve"> </w:t>
      </w:r>
      <w:r>
        <w:t xml:space="preserve">In addition, </w:t>
      </w:r>
      <w:r w:rsidR="00AA7FCD">
        <w:t>incentive schemes</w:t>
      </w:r>
      <w:r w:rsidR="00E930D8">
        <w:t xml:space="preserve"> can be combined with </w:t>
      </w:r>
      <w:r w:rsidR="00213696">
        <w:t>diversity metrics</w:t>
      </w:r>
      <w:r w:rsidR="006F1307">
        <w:t xml:space="preserve">, prioritisation approaches </w:t>
      </w:r>
      <w:r w:rsidR="006F1307">
        <w:fldChar w:fldCharType="begin" w:fldLock="1"/>
      </w:r>
      <w:r w:rsidR="003E6071">
        <w:instrText>ADDIN CSL_CITATION { "citationItems" : [ { "id" : "ITEM-1", "itemData" : { "author" : [ { "dropping-particle" : "", "family" : "Weitzman", "given" : "ML", "non-dropping-particle" : "", "parse-names" : false, "suffix" : "" } ], "container-title" : "Econometrica", "id" : "ITEM-1", "issue" : "6", "issued" : { "date-parts" : [ [ "1998" ] ] }, "page" : "1279-1298", "title" : "The Noah's ark problem", "type" : "article-journal", "volume" : "66" }, "uris" : [ "http://www.mendeley.com/documents/?uuid=6f5de2e2-0259-4f8b-93c1-63b1bd6076b6" ] } ], "mendeley" : { "formattedCitation" : "(Weitzman, 1998)", "plainTextFormattedCitation" : "(Weitzman, 1998)", "previouslyFormattedCitation" : "(Weitzman, 1998)" }, "properties" : { "noteIndex" : 0 }, "schema" : "https://github.com/citation-style-language/schema/raw/master/csl-citation.json" }</w:instrText>
      </w:r>
      <w:r w:rsidR="006F1307">
        <w:fldChar w:fldCharType="separate"/>
      </w:r>
      <w:r w:rsidR="006F1307" w:rsidRPr="006F1307">
        <w:rPr>
          <w:noProof/>
        </w:rPr>
        <w:t>(Weitzman, 1998)</w:t>
      </w:r>
      <w:r w:rsidR="006F1307">
        <w:fldChar w:fldCharType="end"/>
      </w:r>
      <w:r w:rsidR="00213696">
        <w:t xml:space="preserve"> or safe minimum standards </w:t>
      </w:r>
      <w:r w:rsidR="00213696">
        <w:fldChar w:fldCharType="begin" w:fldLock="1"/>
      </w:r>
      <w:r w:rsidR="003E6071">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rsidR="00213696">
        <w:fldChar w:fldCharType="separate"/>
      </w:r>
      <w:r w:rsidR="00213696" w:rsidRPr="00213696">
        <w:rPr>
          <w:noProof/>
        </w:rPr>
        <w:t>(Drucker, 2006)</w:t>
      </w:r>
      <w:r w:rsidR="00213696">
        <w:fldChar w:fldCharType="end"/>
      </w:r>
      <w:r w:rsidR="00213696">
        <w:t xml:space="preserve"> </w:t>
      </w:r>
      <w:r w:rsidR="006F1307">
        <w:t>for greater economic and ecological efficiency</w:t>
      </w:r>
      <w:r w:rsidR="00213696">
        <w:t xml:space="preserve">.  </w:t>
      </w:r>
      <w:r w:rsidR="00881938">
        <w:t xml:space="preserve">Yet, there are relatively few examples where this is </w:t>
      </w:r>
      <w:r w:rsidR="006F1307">
        <w:t>applied</w:t>
      </w:r>
      <w:r w:rsidR="00881938">
        <w:t xml:space="preserve"> in practice which hampers the </w:t>
      </w:r>
      <w:r w:rsidR="00AA7FCD">
        <w:t xml:space="preserve">effectiveness of incentive </w:t>
      </w:r>
      <w:r w:rsidR="00881938">
        <w:t>schemes.</w:t>
      </w:r>
      <w:r w:rsidR="006F1307">
        <w:t xml:space="preserve"> </w:t>
      </w:r>
    </w:p>
    <w:p w:rsidR="00A41661" w:rsidRDefault="00A41661" w:rsidP="00A41661"/>
    <w:p w:rsidR="009C0056" w:rsidRDefault="00881938" w:rsidP="008F7323">
      <w:commentRangeStart w:id="18"/>
      <w:r>
        <w:t>At the same time</w:t>
      </w:r>
      <w:r w:rsidR="00A41661">
        <w:t xml:space="preserve">, there are concerns </w:t>
      </w:r>
      <w:r w:rsidR="00A41661" w:rsidRPr="00D0137A">
        <w:t>that</w:t>
      </w:r>
      <w:r w:rsidR="00A41661">
        <w:t xml:space="preserve"> </w:t>
      </w:r>
      <w:r w:rsidR="00A41661" w:rsidRPr="00D0137A">
        <w:t>economic incentives may “crowd out” intrinsic motivations, such as</w:t>
      </w:r>
      <w:r w:rsidR="00A41661">
        <w:t xml:space="preserve"> </w:t>
      </w:r>
      <w:r w:rsidR="00A41661" w:rsidRPr="00D0137A">
        <w:t xml:space="preserve">people's moral commitment towards nature conservation </w:t>
      </w:r>
      <w:r>
        <w:fldChar w:fldCharType="begin" w:fldLock="1"/>
      </w:r>
      <w:r w:rsidR="003E6071">
        <w:instrText>ADDIN CSL_CITATION { "citationItems" : [ { "id" : "ITEM-1", "itemData" : { "ISSN" : "1525-3244", "author" : [ { "dropping-particle" : "", "family" : "Luck", "given" : "Gary W", "non-dropping-particle" : "", "parse-names" : false, "suffix" : "" }, { "dropping-particle" : "", "family" : "Chan", "given" : "Kai M A", "non-dropping-particle" : "", "parse-names" : false, "suffix" : "" }, { "dropping-particle" : "", "family" : "Eser", "given" : "Uta", "non-dropping-particle" : "", "parse-names" : false, "suffix" : "" }, { "dropping-particle" : "", "family" : "G\u00f3mez-Baggethun", "given" : "Erik", "non-dropping-particle" : "", "parse-names" : false, "suffix" : "" }, { "dropping-particle" : "", "family" : "Matzdorf", "given" : "Bettina", "non-dropping-particle" : "", "parse-names" : false, "suffix" : "" }, { "dropping-particle" : "", "family" : "Norton", "given" : "Bryan", "non-dropping-particle" : "", "parse-names" : false, "suffix" : "" }, { "dropping-particle" : "", "family" : "Potschin", "given" : "Marion B", "non-dropping-particle" : "", "parse-names" : false, "suffix" : "" } ], "container-title" : "BioScience", "id" : "ITEM-1", "issue" : "12", "issued" : { "date-parts" : [ [ "2012" ] ] }, "page" : "1020-1029", "publisher" : "American Institute of Biological Sciences Circulation, AIBS, 1313 Dolley Madison Blvd., Suite 402, McLean, VA 22101. USA", "title" : "Ethical considerations in on-ground applications of the ecosystem services concept", "type" : "article-journal", "volume" : "62" }, "uris" : [ "http://www.mendeley.com/documents/?uuid=50a45af2-aca9-4b60-ac87-3db3b716f804" ] } ], "mendeley" : { "formattedCitation" : "(Luck et al., 2012)", "plainTextFormattedCitation" : "(Luck et al., 2012)", "previouslyFormattedCitation" : "(Luck et al., 2012)" }, "properties" : { "noteIndex" : 0 }, "schema" : "https://github.com/citation-style-language/schema/raw/master/csl-citation.json" }</w:instrText>
      </w:r>
      <w:r>
        <w:fldChar w:fldCharType="separate"/>
      </w:r>
      <w:r w:rsidRPr="00881938">
        <w:rPr>
          <w:noProof/>
        </w:rPr>
        <w:t>(Luck et al., 2012)</w:t>
      </w:r>
      <w:r>
        <w:fldChar w:fldCharType="end"/>
      </w:r>
      <w:r w:rsidR="007521D2">
        <w:t xml:space="preserve"> while others </w:t>
      </w:r>
      <w:r w:rsidR="004E6789" w:rsidRPr="00D0137A">
        <w:t>suggest</w:t>
      </w:r>
      <w:r w:rsidR="004E6789">
        <w:t xml:space="preserve"> </w:t>
      </w:r>
      <w:r w:rsidR="009C0056">
        <w:t>incentives</w:t>
      </w:r>
      <w:r w:rsidR="004E6789" w:rsidRPr="00D0137A">
        <w:t xml:space="preserve"> can induce </w:t>
      </w:r>
      <w:r w:rsidR="007521D2">
        <w:t xml:space="preserve">“crowd in” positive actions for conservation </w:t>
      </w:r>
      <w:r w:rsidR="004E6789" w:rsidRPr="00D0137A">
        <w:t xml:space="preserve"> </w:t>
      </w:r>
      <w:commentRangeEnd w:id="18"/>
      <w:r w:rsidR="007521D2">
        <w:rPr>
          <w:rStyle w:val="CommentReference"/>
        </w:rPr>
        <w:commentReference w:id="18"/>
      </w:r>
      <w:r w:rsidR="008F7323">
        <w:t xml:space="preserve">A review by </w:t>
      </w:r>
      <w:r w:rsidR="008F7323">
        <w:fldChar w:fldCharType="begin" w:fldLock="1"/>
      </w:r>
      <w:r w:rsidR="003E6071">
        <w:instrText>ADDIN CSL_CITATION { "citationItems" : [ { "id" : "ITEM-1", "itemData" : { "ISSN" : "0921-8009", "author" : [ { "dropping-particle" : "", "family" : "Rode", "given" : "Julian", "non-dropping-particle" : "", "parse-names" : false, "suffix" : "" }, { "dropping-particle" : "", "family" : "G\u00f3mez-Baggethun", "given" : "Erik", "non-dropping-particle" : "", "parse-names" : false, "suffix" : "" }, { "dropping-particle" : "", "family" : "Krause", "given" : "Torsten", "non-dropping-particle" : "", "parse-names" : false, "suffix" : "" } ], "container-title" : "Ecological Economics", "id" : "ITEM-1", "issued" : { "date-parts" : [ [ "2015" ] ] }, "page" : "270-282", "publisher" : "Elsevier", "title" : "Motivation crowding by economic incentives in conservation policy: A review of the empirical evidence", "type" : "article-journal", "volume" : "117" }, "uris" : [ "http://www.mendeley.com/documents/?uuid=579d31d5-13e4-4c6b-80e1-c823e48e105e" ] } ], "mendeley" : { "formattedCitation" : "(Rode et al., 2015)", "manualFormatting" : "Rode et al., (2015)", "plainTextFormattedCitation" : "(Rode et al., 2015)", "previouslyFormattedCitation" : "(Rode et al., 2015)" }, "properties" : { "noteIndex" : 0 }, "schema" : "https://github.com/citation-style-language/schema/raw/master/csl-citation.json" }</w:instrText>
      </w:r>
      <w:r w:rsidR="008F7323">
        <w:fldChar w:fldCharType="separate"/>
      </w:r>
      <w:r w:rsidR="008F7323" w:rsidRPr="008F7323">
        <w:rPr>
          <w:noProof/>
        </w:rPr>
        <w:t xml:space="preserve">Rode et al., </w:t>
      </w:r>
      <w:r w:rsidR="008F7323">
        <w:rPr>
          <w:noProof/>
        </w:rPr>
        <w:t>(</w:t>
      </w:r>
      <w:r w:rsidR="008F7323" w:rsidRPr="008F7323">
        <w:rPr>
          <w:noProof/>
        </w:rPr>
        <w:t>2015)</w:t>
      </w:r>
      <w:r w:rsidR="008F7323">
        <w:fldChar w:fldCharType="end"/>
      </w:r>
      <w:r w:rsidR="008F7323">
        <w:t xml:space="preserve"> provides evidence </w:t>
      </w:r>
      <w:r w:rsidR="008F7323" w:rsidRPr="00C425E1">
        <w:t xml:space="preserve">for both </w:t>
      </w:r>
      <w:r w:rsidR="008F7323">
        <w:t>‘</w:t>
      </w:r>
      <w:r w:rsidR="008F7323" w:rsidRPr="00C425E1">
        <w:t>crowding</w:t>
      </w:r>
      <w:r w:rsidR="008F7323">
        <w:t xml:space="preserve"> </w:t>
      </w:r>
      <w:r w:rsidR="009C0056">
        <w:t>in</w:t>
      </w:r>
      <w:r w:rsidR="008F7323">
        <w:t>’</w:t>
      </w:r>
      <w:r w:rsidR="008F7323" w:rsidRPr="00C425E1">
        <w:t xml:space="preserve"> and</w:t>
      </w:r>
      <w:r w:rsidR="008F7323">
        <w:t xml:space="preserve"> ‘</w:t>
      </w:r>
      <w:r w:rsidR="009C0056">
        <w:t>crowding out</w:t>
      </w:r>
      <w:r w:rsidR="008F7323">
        <w:t>’</w:t>
      </w:r>
      <w:r w:rsidR="009C0056">
        <w:t xml:space="preserve"> e</w:t>
      </w:r>
      <w:r w:rsidR="008F7323" w:rsidRPr="00C425E1">
        <w:t>ffects.</w:t>
      </w:r>
      <w:r w:rsidR="000C5ED8">
        <w:t xml:space="preserve"> Additionally, the use of incentive based schemes raises broader questions concerning fairness and distribution effects </w:t>
      </w:r>
      <w:r w:rsidR="000C5ED8">
        <w:fldChar w:fldCharType="begin" w:fldLock="1"/>
      </w:r>
      <w:r w:rsidR="003E6071">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2", "itemData" : { "ISSN" : "1523-1739", "author" : [ { "dropping-particle" : "", "family" : "Wunder", "given" : "Sven", "non-dropping-particle" : "", "parse-names" : false, "suffix" : "" } ], "container-title" : "Conservation biology", "id" : "ITEM-2",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3", "itemData" : { "ISSN" : "0027-8424",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3", "issue" : "28", "issued" : { "date-parts" : [ [ "2008" ] ] }, "page" : "9465-9470", "publisher" : "National Acad Sciences", "title" : "Designing payments for ecosystem services: Lessons from previous experience with incentive-based mechanisms", "type" : "article-journal", "volume" : "105" }, "uris" : [ "http://www.mendeley.com/documents/?uuid=d4b39378-cb13-40ed-98b0-0656ba3a38de" ] } ], "mendeley" : { "formattedCitation" : "(Jack et al., 2008; Narloch et al., 2013; Wunder, 2007)", "plainTextFormattedCitation" : "(Jack et al., 2008; Narloch et al., 2013; Wunder, 2007)", "previouslyFormattedCitation" : "(Jack et al., 2008; Narloch et al., 2013; Wunder, 2007)" }, "properties" : { "noteIndex" : 0 }, "schema" : "https://github.com/citation-style-language/schema/raw/master/csl-citation.json" }</w:instrText>
      </w:r>
      <w:r w:rsidR="000C5ED8">
        <w:fldChar w:fldCharType="separate"/>
      </w:r>
      <w:r w:rsidR="000C5ED8" w:rsidRPr="000C5ED8">
        <w:rPr>
          <w:noProof/>
        </w:rPr>
        <w:t>(Jack et al., 2008; Narloch et al., 2013; Wunder, 2007)</w:t>
      </w:r>
      <w:r w:rsidR="000C5ED8">
        <w:fldChar w:fldCharType="end"/>
      </w:r>
      <w:r w:rsidR="009C0056">
        <w:t xml:space="preserve"> as well as how</w:t>
      </w:r>
      <w:r w:rsidR="006F1307">
        <w:t xml:space="preserve"> transaction costs</w:t>
      </w:r>
      <w:r w:rsidR="009C0056">
        <w:t xml:space="preserve"> are considered in scheme design.</w:t>
      </w:r>
      <w:r w:rsidR="00907155">
        <w:t xml:space="preserve"> </w:t>
      </w:r>
    </w:p>
    <w:p w:rsidR="00A41661" w:rsidRPr="009C0359" w:rsidRDefault="00A41661" w:rsidP="009C0359"/>
    <w:p w:rsidR="00EA2DEE" w:rsidRDefault="002126A9" w:rsidP="002126A9">
      <w:r>
        <w:t xml:space="preserve">PES type schemes have been </w:t>
      </w:r>
      <w:r w:rsidR="00907155">
        <w:t>formally</w:t>
      </w:r>
      <w:r>
        <w:t xml:space="preserve"> </w:t>
      </w:r>
      <w:r w:rsidR="009C0359">
        <w:t>adopted for plant and</w:t>
      </w:r>
      <w:r>
        <w:t xml:space="preserve"> animal genetic resources conservatio</w:t>
      </w:r>
      <w:r w:rsidR="00AB28C6">
        <w:t>n</w:t>
      </w:r>
      <w:r w:rsidR="009C0359">
        <w:t xml:space="preserve"> in Europe </w:t>
      </w:r>
      <w:r w:rsidR="009C0359">
        <w:fldChar w:fldCharType="begin" w:fldLock="1"/>
      </w:r>
      <w:r w:rsidR="003E6071">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plainTextFormattedCitation" : "(Kompan et al., 2014; Poudel, 2015)", "previouslyFormattedCitation" : "(Kompan et al., 2014; Poudel, 2015)" }, "properties" : { "noteIndex" : 0 }, "schema" : "https://github.com/citation-style-language/schema/raw/master/csl-citation.json" }</w:instrText>
      </w:r>
      <w:r w:rsidR="009C0359">
        <w:fldChar w:fldCharType="separate"/>
      </w:r>
      <w:r w:rsidR="009403AF" w:rsidRPr="009403AF">
        <w:rPr>
          <w:noProof/>
        </w:rPr>
        <w:t>(Kompan et al., 2014; Poudel, 2015)</w:t>
      </w:r>
      <w:r w:rsidR="009C0359">
        <w:fldChar w:fldCharType="end"/>
      </w:r>
      <w:r w:rsidR="009C0359">
        <w:t xml:space="preserve"> but are relative</w:t>
      </w:r>
      <w:r w:rsidR="00AA7FCD">
        <w:t xml:space="preserve">ly scarce on the global stage. </w:t>
      </w:r>
      <w:r w:rsidR="00EE7F73">
        <w:t>Most</w:t>
      </w:r>
      <w:r w:rsidR="00023576">
        <w:t xml:space="preserve"> schemes provide payments </w:t>
      </w:r>
      <w:r w:rsidR="00816BEF">
        <w:t>to compensate</w:t>
      </w:r>
      <w:r w:rsidR="00023576">
        <w:t xml:space="preserve"> </w:t>
      </w:r>
      <w:r w:rsidR="00023576" w:rsidRPr="00023576">
        <w:t>yield gaps between traditional and improved varieties</w:t>
      </w:r>
      <w:r w:rsidR="00AB28C6">
        <w:t xml:space="preserve"> (i.e. </w:t>
      </w:r>
      <w:r w:rsidR="00816BEF">
        <w:t>opportunity cost</w:t>
      </w:r>
      <w:r w:rsidR="00AB28C6">
        <w:t>)</w:t>
      </w:r>
      <w:r w:rsidR="00023576" w:rsidRPr="00023576">
        <w:t>.</w:t>
      </w:r>
      <w:r w:rsidR="00023576">
        <w:t xml:space="preserve"> </w:t>
      </w:r>
      <w:r w:rsidR="00040548">
        <w:t xml:space="preserve"> </w:t>
      </w:r>
      <w:r w:rsidR="00EA2DEE">
        <w:t xml:space="preserve">There </w:t>
      </w:r>
      <w:r w:rsidR="000E60C8">
        <w:t>is limited evidence concerning the</w:t>
      </w:r>
      <w:r w:rsidR="00EA2DEE">
        <w:t xml:space="preserve"> effectiveness of incentive schemes for agrobiodiveristy conservation. </w:t>
      </w:r>
      <w:r w:rsidR="000E60C8">
        <w:t xml:space="preserve">Work by </w:t>
      </w:r>
      <w:r w:rsidR="00EA2DEE">
        <w:fldChar w:fldCharType="begin" w:fldLock="1"/>
      </w:r>
      <w:r w:rsidR="003E6071">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manualFormatting" : "Bojkovski et al., (2015)", "plainTextFormattedCitation" : "(Bojkovski et al., 2015)", "previouslyFormattedCitation" : "(Bojkovski et al., 2015)" }, "properties" : { "noteIndex" : 0 }, "schema" : "https://github.com/citation-style-language/schema/raw/master/csl-citation.json" }</w:instrText>
      </w:r>
      <w:r w:rsidR="00EA2DEE">
        <w:fldChar w:fldCharType="separate"/>
      </w:r>
      <w:r w:rsidR="00EA2DEE" w:rsidRPr="00837283">
        <w:rPr>
          <w:noProof/>
        </w:rPr>
        <w:t xml:space="preserve">Bojkovski et al., </w:t>
      </w:r>
      <w:r w:rsidR="00EA2DEE">
        <w:rPr>
          <w:noProof/>
        </w:rPr>
        <w:t>(</w:t>
      </w:r>
      <w:r w:rsidR="00EA2DEE" w:rsidRPr="00837283">
        <w:rPr>
          <w:noProof/>
        </w:rPr>
        <w:t>2015)</w:t>
      </w:r>
      <w:r w:rsidR="00EA2DEE">
        <w:fldChar w:fldCharType="end"/>
      </w:r>
      <w:r w:rsidR="00EA2DEE">
        <w:t xml:space="preserve"> indicates </w:t>
      </w:r>
      <w:r w:rsidR="000E60C8">
        <w:t>the cost</w:t>
      </w:r>
      <w:r w:rsidR="00EA2DEE">
        <w:t xml:space="preserve"> effectiveness of </w:t>
      </w:r>
      <w:r w:rsidR="000E60C8">
        <w:t>FAnGR</w:t>
      </w:r>
      <w:r w:rsidR="00EA2DEE">
        <w:t xml:space="preserve"> incentive schemes</w:t>
      </w:r>
      <w:r w:rsidR="000E60C8">
        <w:t xml:space="preserve"> in Europe needs improving while for </w:t>
      </w:r>
      <w:r w:rsidR="000E60C8" w:rsidRPr="000E60C8">
        <w:rPr>
          <w:highlight w:val="yellow"/>
        </w:rPr>
        <w:t>PGR ….X</w:t>
      </w:r>
      <w:r w:rsidR="000E60C8">
        <w:t>.</w:t>
      </w:r>
      <w:r w:rsidR="00EA2DEE">
        <w:t xml:space="preserve">  </w:t>
      </w:r>
    </w:p>
    <w:p w:rsidR="00230D14" w:rsidRDefault="00230D14" w:rsidP="00AF10EE"/>
    <w:p w:rsidR="005429B2" w:rsidRDefault="005429B2" w:rsidP="005429B2">
      <w:pPr>
        <w:pStyle w:val="Heading2"/>
      </w:pPr>
      <w:bookmarkStart w:id="19" w:name="_Toc503689855"/>
      <w:commentRangeStart w:id="20"/>
      <w:r>
        <w:t>Aims and objectives</w:t>
      </w:r>
      <w:bookmarkEnd w:id="19"/>
      <w:commentRangeEnd w:id="20"/>
      <w:r w:rsidR="00042CB6">
        <w:rPr>
          <w:rStyle w:val="CommentReference"/>
          <w:rFonts w:ascii="Times New Roman" w:hAnsi="Times New Roman" w:cs="Times New Roman"/>
          <w:b w:val="0"/>
          <w:bCs w:val="0"/>
          <w:iCs w:val="0"/>
        </w:rPr>
        <w:commentReference w:id="20"/>
      </w:r>
    </w:p>
    <w:p w:rsidR="005429B2" w:rsidRDefault="005429B2" w:rsidP="005429B2">
      <w:pPr>
        <w:pStyle w:val="Firstparagraph"/>
      </w:pPr>
    </w:p>
    <w:p w:rsidR="00A8758C" w:rsidRDefault="00A8758C" w:rsidP="00A8758C">
      <w:r w:rsidRPr="00D471F3">
        <w:t>The contribution of this the</w:t>
      </w:r>
      <w:r w:rsidR="00194880">
        <w:t>sis lies in the development of</w:t>
      </w:r>
      <w:r w:rsidRPr="00D471F3">
        <w:t xml:space="preserve"> policy-relevant</w:t>
      </w:r>
      <w:r>
        <w:t xml:space="preserve"> interventions that could be used to better support PGR and FAnGR conservation, in response to key </w:t>
      </w:r>
      <w:r w:rsidR="00C45EFF">
        <w:t xml:space="preserve">research </w:t>
      </w:r>
      <w:r>
        <w:t xml:space="preserve">challenges outlined by </w:t>
      </w:r>
      <w:r w:rsidR="00194880">
        <w:fldChar w:fldCharType="begin" w:fldLock="1"/>
      </w:r>
      <w:r w:rsidR="003E6071">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plainTextFormattedCitation" : "(Cardellino and Boyazoglu, 2009)", "previouslyFormattedCitation" : "(Cardellino and Boyazoglu, 2009)" }, "properties" : { "noteIndex" : 0 }, "schema" : "https://github.com/citation-style-language/schema/raw/master/csl-citation.json" }</w:instrText>
      </w:r>
      <w:r w:rsidR="00194880">
        <w:fldChar w:fldCharType="separate"/>
      </w:r>
      <w:r w:rsidR="00194880" w:rsidRPr="00194880">
        <w:rPr>
          <w:noProof/>
        </w:rPr>
        <w:t>(Cardellino and Boyazoglu, 2009)</w:t>
      </w:r>
      <w:r w:rsidR="00194880">
        <w:fldChar w:fldCharType="end"/>
      </w:r>
      <w:r>
        <w:t xml:space="preserve">. </w:t>
      </w:r>
    </w:p>
    <w:p w:rsidR="0018181F" w:rsidRDefault="0018181F" w:rsidP="00A8758C"/>
    <w:p w:rsidR="0018181F" w:rsidRDefault="007D7CD9" w:rsidP="00D471F3">
      <w:r>
        <w:lastRenderedPageBreak/>
        <w:t xml:space="preserve">To date, </w:t>
      </w:r>
      <w:r w:rsidR="0037186D" w:rsidRPr="0037186D">
        <w:t>there has been little explora</w:t>
      </w:r>
      <w:r w:rsidR="008341AA">
        <w:t xml:space="preserve">tion of the value of diversity </w:t>
      </w:r>
      <w:r w:rsidR="00077C38">
        <w:t>(</w:t>
      </w:r>
      <w:r w:rsidR="008341AA">
        <w:t>as a public good</w:t>
      </w:r>
      <w:r w:rsidR="00077C38">
        <w:t>)</w:t>
      </w:r>
      <w:r w:rsidR="0037186D" w:rsidRPr="0037186D">
        <w:t xml:space="preserve"> and by extension our understanding of the incentives underlying both the supply of and demand for animal </w:t>
      </w:r>
      <w:r>
        <w:t xml:space="preserve">and plant </w:t>
      </w:r>
      <w:r w:rsidR="0037186D" w:rsidRPr="0037186D">
        <w:t xml:space="preserve">genetic diversity in </w:t>
      </w:r>
      <w:r>
        <w:t>both developed and developing countries.</w:t>
      </w:r>
      <w:r w:rsidR="00591B68">
        <w:t xml:space="preserve"> </w:t>
      </w:r>
      <w:r w:rsidR="0037186D" w:rsidRPr="0037186D">
        <w:t xml:space="preserve">Meanwhile farm systems worldwide are being homogenised in pursuit of productivity goals that </w:t>
      </w:r>
      <w:r>
        <w:t>are</w:t>
      </w:r>
      <w:r w:rsidR="0037186D" w:rsidRPr="0037186D">
        <w:t xml:space="preserve"> at the expense of local diversity and </w:t>
      </w:r>
      <w:r>
        <w:t>farm-systems resilience</w:t>
      </w:r>
      <w:r w:rsidR="00CE2B0D">
        <w:t xml:space="preserve"> </w:t>
      </w:r>
      <w:r w:rsidR="00CE2B0D">
        <w:fldChar w:fldCharType="begin" w:fldLock="1"/>
      </w:r>
      <w:r w:rsidR="003E6071">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mendeley" : { "formattedCitation" : "(Tscharntke et al., 2012)", "plainTextFormattedCitation" : "(Tscharntke et al., 2012)", "previouslyFormattedCitation" : "(Tscharntke et al., 2012)" }, "properties" : { "noteIndex" : 0 }, "schema" : "https://github.com/citation-style-language/schema/raw/master/csl-citation.json" }</w:instrText>
      </w:r>
      <w:r w:rsidR="00CE2B0D">
        <w:fldChar w:fldCharType="separate"/>
      </w:r>
      <w:r w:rsidR="00CE2B0D" w:rsidRPr="00CE2B0D">
        <w:rPr>
          <w:noProof/>
        </w:rPr>
        <w:t>(Tscharntke et al., 2012)</w:t>
      </w:r>
      <w:r w:rsidR="00CE2B0D">
        <w:fldChar w:fldCharType="end"/>
      </w:r>
      <w:r>
        <w:t xml:space="preserve">. </w:t>
      </w:r>
    </w:p>
    <w:p w:rsidR="0037186D" w:rsidRDefault="0037186D" w:rsidP="00D471F3"/>
    <w:p w:rsidR="00591B68" w:rsidRDefault="00077C38" w:rsidP="00D471F3">
      <w:pPr>
        <w:rPr>
          <w:bCs/>
        </w:rPr>
      </w:pPr>
      <w:r>
        <w:t>T</w:t>
      </w:r>
      <w:r w:rsidR="002B4C68" w:rsidRPr="0037186D">
        <w:t>he thesis will provide a clearer picture of the private and public good values attached to rare breed conservation</w:t>
      </w:r>
      <w:r w:rsidR="002B4C68">
        <w:t xml:space="preserve"> and how institutions may be working to ameliorate or exacerbate farm-diversity</w:t>
      </w:r>
      <w:r w:rsidR="002B4C68" w:rsidRPr="0037186D">
        <w:t>. This is something that is conspicuously absent in developed and developing countries.</w:t>
      </w:r>
      <w:r w:rsidR="00591B68">
        <w:t xml:space="preserve"> </w:t>
      </w:r>
      <w:r w:rsidR="00C45EFF">
        <w:rPr>
          <w:bCs/>
        </w:rPr>
        <w:t>Furthermore, this work</w:t>
      </w:r>
      <w:r w:rsidR="00591B68">
        <w:rPr>
          <w:bCs/>
        </w:rPr>
        <w:t xml:space="preserve"> improves</w:t>
      </w:r>
      <w:r w:rsidR="0037186D" w:rsidRPr="0037186D">
        <w:rPr>
          <w:bCs/>
        </w:rPr>
        <w:t xml:space="preserve"> our understanding of the likely costs of maintaining farm system diversity and the role of supply side instruments and incentives to affect </w:t>
      </w:r>
      <w:r w:rsidR="007D7CD9">
        <w:rPr>
          <w:bCs/>
        </w:rPr>
        <w:t>(</w:t>
      </w:r>
      <w:r w:rsidR="0037186D" w:rsidRPr="0037186D">
        <w:rPr>
          <w:bCs/>
        </w:rPr>
        <w:t>good</w:t>
      </w:r>
      <w:r w:rsidR="007D7CD9">
        <w:rPr>
          <w:bCs/>
        </w:rPr>
        <w:t>)</w:t>
      </w:r>
      <w:r w:rsidR="0037186D" w:rsidRPr="0037186D">
        <w:rPr>
          <w:bCs/>
        </w:rPr>
        <w:t xml:space="preserve"> conservation outcomes.</w:t>
      </w:r>
      <w:r w:rsidR="007D7CD9">
        <w:rPr>
          <w:bCs/>
        </w:rPr>
        <w:t xml:space="preserve"> </w:t>
      </w:r>
    </w:p>
    <w:p w:rsidR="00591B68" w:rsidRDefault="00591B68" w:rsidP="00D471F3">
      <w:pPr>
        <w:rPr>
          <w:bCs/>
        </w:rPr>
      </w:pPr>
    </w:p>
    <w:p w:rsidR="00424BB1" w:rsidRDefault="007D7CD9" w:rsidP="00424BB1">
      <w:r>
        <w:rPr>
          <w:bCs/>
        </w:rPr>
        <w:t>The current</w:t>
      </w:r>
      <w:r>
        <w:t xml:space="preserve"> </w:t>
      </w:r>
      <w:r w:rsidRPr="0037186D">
        <w:t xml:space="preserve">supply of animal </w:t>
      </w:r>
      <w:r>
        <w:t>and, to a lesser extent plant</w:t>
      </w:r>
      <w:r w:rsidRPr="0037186D">
        <w:t xml:space="preserve"> diversity</w:t>
      </w:r>
      <w:r>
        <w:t>,</w:t>
      </w:r>
      <w:r w:rsidRPr="0037186D">
        <w:t xml:space="preserve"> </w:t>
      </w:r>
      <w:r>
        <w:t xml:space="preserve">is explored </w:t>
      </w:r>
      <w:r w:rsidRPr="0037186D">
        <w:t xml:space="preserve">with a view to developing our understanding of the potential cost of supplying more diversity </w:t>
      </w:r>
      <w:r>
        <w:t xml:space="preserve">through </w:t>
      </w:r>
      <w:r w:rsidR="00591B68">
        <w:t>various</w:t>
      </w:r>
      <w:r>
        <w:t xml:space="preserve"> policy</w:t>
      </w:r>
      <w:r w:rsidR="00591B68">
        <w:t xml:space="preserve"> instruments</w:t>
      </w:r>
      <w:r>
        <w:t xml:space="preserve">. </w:t>
      </w:r>
      <w:r w:rsidR="00591B68">
        <w:t xml:space="preserve">The former </w:t>
      </w:r>
      <w:r w:rsidR="00591B68" w:rsidRPr="0037186D">
        <w:t xml:space="preserve">will </w:t>
      </w:r>
      <w:r w:rsidR="00424BB1">
        <w:t xml:space="preserve">broadly </w:t>
      </w:r>
      <w:r w:rsidR="00591B68" w:rsidRPr="0037186D">
        <w:t xml:space="preserve">consider how contractual forms might be </w:t>
      </w:r>
      <w:r w:rsidR="00591B68">
        <w:t>improved</w:t>
      </w:r>
      <w:r w:rsidR="00591B68" w:rsidRPr="0037186D">
        <w:t xml:space="preserve"> under existing </w:t>
      </w:r>
      <w:proofErr w:type="spellStart"/>
      <w:r w:rsidR="00591B68" w:rsidRPr="0037186D">
        <w:t>agri</w:t>
      </w:r>
      <w:proofErr w:type="spellEnd"/>
      <w:r w:rsidR="00591B68" w:rsidRPr="0037186D">
        <w:t xml:space="preserve"> environmental scheme</w:t>
      </w:r>
      <w:r w:rsidR="00591B68">
        <w:t>s</w:t>
      </w:r>
      <w:r w:rsidR="00591B68" w:rsidRPr="0037186D">
        <w:t xml:space="preserve"> or </w:t>
      </w:r>
      <w:r w:rsidR="00591B68">
        <w:t>developed through</w:t>
      </w:r>
      <w:r w:rsidR="00591B68" w:rsidRPr="0037186D">
        <w:t xml:space="preserve"> stand-alone schemes </w:t>
      </w:r>
      <w:r w:rsidR="00591B68">
        <w:t xml:space="preserve">(e.g. PES) </w:t>
      </w:r>
      <w:r w:rsidR="00591B68" w:rsidRPr="0037186D">
        <w:t>where</w:t>
      </w:r>
      <w:r w:rsidR="00591B68">
        <w:t xml:space="preserve"> producers are rewarded for conservation effort.  </w:t>
      </w:r>
      <w:r w:rsidR="00424BB1">
        <w:t xml:space="preserve">A mixture of diversity and endangerment metrics (e.g. </w:t>
      </w:r>
      <w:r w:rsidR="00424BB1" w:rsidRPr="0037186D">
        <w:t>numerica</w:t>
      </w:r>
      <w:r w:rsidR="00A72FCC">
        <w:t xml:space="preserve">l scarcity of breeding females and </w:t>
      </w:r>
      <w:r w:rsidR="00424BB1" w:rsidRPr="0037186D">
        <w:t>geographic concentrat</w:t>
      </w:r>
      <w:r w:rsidR="00A72FCC">
        <w:t>ion</w:t>
      </w:r>
      <w:r w:rsidR="00424BB1">
        <w:t xml:space="preserve">) are used to illustrate how interventions that target </w:t>
      </w:r>
      <w:r w:rsidR="00A72FCC">
        <w:t>components of diversity</w:t>
      </w:r>
      <w:r w:rsidR="00424BB1">
        <w:t xml:space="preserve"> can be more efficient</w:t>
      </w:r>
      <w:r w:rsidR="00A72FCC">
        <w:t xml:space="preserve"> than conventional conservation approaches</w:t>
      </w:r>
      <w:r w:rsidR="00424BB1">
        <w:t xml:space="preserve">.  </w:t>
      </w:r>
    </w:p>
    <w:p w:rsidR="0018181F" w:rsidRDefault="0018181F" w:rsidP="00D471F3"/>
    <w:p w:rsidR="00424BB1" w:rsidRDefault="0018181F" w:rsidP="00D471F3">
      <w:r w:rsidRPr="0018181F">
        <w:t xml:space="preserve">The </w:t>
      </w:r>
      <w:r w:rsidR="004F2E42">
        <w:t>thesis</w:t>
      </w:r>
      <w:r w:rsidRPr="0018181F">
        <w:t xml:space="preserve"> is comprised of </w:t>
      </w:r>
      <w:r w:rsidR="00424BB1">
        <w:t>four studies</w:t>
      </w:r>
      <w:r>
        <w:t xml:space="preserve">. </w:t>
      </w:r>
      <w:r w:rsidR="00424BB1">
        <w:t xml:space="preserve">In </w:t>
      </w:r>
      <w:r w:rsidR="00424BB1" w:rsidRPr="00D74CAF">
        <w:t>Chapter 2</w:t>
      </w:r>
      <w:r w:rsidR="00424BB1">
        <w:t xml:space="preserve">, a review of public good characteristics associated with rare breeds is </w:t>
      </w:r>
      <w:r w:rsidR="007B7B96">
        <w:t xml:space="preserve">complimented by discourse surrounding how institutions are acting to exacerbate or ameliorate certain public goods values inherent in rare breeds. </w:t>
      </w:r>
      <w:r w:rsidR="004F2E42">
        <w:t>Multiple</w:t>
      </w:r>
      <w:r w:rsidR="007B7B96">
        <w:t xml:space="preserve"> proximate threats to diversity and issues pertaining to the use of incentive support schemes are discussed. </w:t>
      </w:r>
      <w:r w:rsidR="00D74CAF">
        <w:t xml:space="preserve">Chapter 3 employs </w:t>
      </w:r>
      <w:r w:rsidR="007B7B96">
        <w:t xml:space="preserve">a choice experiment (CE) to determine farmer preferences for rare breed conservation contracts in Romania. Uptake in conservation programmes is modelled based on various payment scenarios related to farmer willingness to accept (WTA) conservation subsides. </w:t>
      </w:r>
      <w:r w:rsidR="00A945CB">
        <w:t>The various barriers that may reduce uptake are discussed, particularly in the context of small-scale and semi-subsistence producers where conservation arguably has a pivotal role to play.</w:t>
      </w:r>
    </w:p>
    <w:p w:rsidR="00A945CB" w:rsidRDefault="00A945CB" w:rsidP="00D471F3"/>
    <w:p w:rsidR="00A945CB" w:rsidRDefault="00D74CAF" w:rsidP="00D471F3">
      <w:r>
        <w:lastRenderedPageBreak/>
        <w:t>In Chapter 4</w:t>
      </w:r>
      <w:r w:rsidR="00A945CB">
        <w:t>, a competitive tender, or reverse auction, is applied in Zambia to identify least cost conservation service providers for crop wild relatives (CWR). A linear programming (LP) model is used to demonstrate how selection of conservation sites and service providers can be optimised, subject to multiple diversity and equitability constraints. The appropriateness of selection under certain constraints is discussed alongside resource needs and costs for national scale CWR conservation programmes. Chapter 5 provides an application of multi-criteria decision analysis (MCDA) to determine how UK livestock breeds could be prioritised for more rational conservation decision making th</w:t>
      </w:r>
      <w:r w:rsidR="004F2E42">
        <w:t xml:space="preserve">at </w:t>
      </w:r>
      <w:r w:rsidR="00A945CB">
        <w:t xml:space="preserve">reduces overlap. Ethical arguments around prioritisation are provided alongside consideration of </w:t>
      </w:r>
      <w:r w:rsidR="004F2E42">
        <w:t>potential trade-offs between endangerment</w:t>
      </w:r>
      <w:r w:rsidR="00290E95">
        <w:t xml:space="preserve"> </w:t>
      </w:r>
      <w:r w:rsidR="004F2E42">
        <w:t xml:space="preserve">and utility </w:t>
      </w:r>
      <w:r w:rsidR="00290E95">
        <w:t xml:space="preserve">metrics. Recommendations for the UK policy context are suggested. Finally, Chapter 6 outlines overall conclusions and recommendations from the thesis, </w:t>
      </w:r>
      <w:r w:rsidR="004F2E42">
        <w:t>plus</w:t>
      </w:r>
      <w:r w:rsidR="00290E95">
        <w:t xml:space="preserve"> suggestions for further work. </w:t>
      </w:r>
    </w:p>
    <w:p w:rsidR="00424BB1" w:rsidRDefault="00424BB1" w:rsidP="00D471F3"/>
    <w:p w:rsidR="00ED5AC8" w:rsidRDefault="00ED5AC8" w:rsidP="00ED5AC8">
      <w:pPr>
        <w:pStyle w:val="Firstparagraph"/>
      </w:pPr>
    </w:p>
    <w:p w:rsidR="008559BE" w:rsidRDefault="008559BE" w:rsidP="008559BE"/>
    <w:p w:rsidR="008559BE" w:rsidRDefault="008559BE" w:rsidP="007F6F5B"/>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ED5AC8" w:rsidRDefault="00ED5AC8" w:rsidP="00ED5AC8"/>
    <w:p w:rsidR="00ED5AC8" w:rsidRDefault="00ED5AC8" w:rsidP="00ED5AC8">
      <w:pPr>
        <w:sectPr w:rsidR="00ED5AC8" w:rsidSect="008C4840">
          <w:headerReference w:type="default" r:id="rId24"/>
          <w:headerReference w:type="first" r:id="rId25"/>
          <w:pgSz w:w="11906" w:h="16838" w:code="9"/>
          <w:pgMar w:top="1418" w:right="1418" w:bottom="2268" w:left="2268" w:header="850" w:footer="1701" w:gutter="0"/>
          <w:pgNumType w:start="1"/>
          <w:cols w:space="708"/>
          <w:docGrid w:linePitch="360"/>
        </w:sectPr>
      </w:pPr>
    </w:p>
    <w:p w:rsidR="00ED5AC8" w:rsidRPr="00ED5AC8" w:rsidRDefault="00ED5AC8" w:rsidP="00ED5AC8"/>
    <w:p w:rsidR="00290E95" w:rsidRDefault="00290E95" w:rsidP="00290E95">
      <w:bookmarkStart w:id="21" w:name="_Toc503689857"/>
    </w:p>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r w:rsidRPr="007F6F5B">
        <w:t>Valuing rare livestock breeds and farm animal genetic diversity: preferences, institutions and prospects</w:t>
      </w:r>
      <w:bookmarkStart w:id="22" w:name="_Toc503689858"/>
      <w:bookmarkEnd w:id="21"/>
      <w:bookmarkEnd w:id="22"/>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Pr>
        <w:sectPr w:rsidR="00290E95" w:rsidSect="00ED5AC8">
          <w:headerReference w:type="default" r:id="rId26"/>
          <w:headerReference w:type="first" r:id="rId27"/>
          <w:pgSz w:w="11906" w:h="16838" w:code="9"/>
          <w:pgMar w:top="1134" w:right="1418" w:bottom="2268" w:left="2268" w:header="850" w:footer="1701" w:gutter="0"/>
          <w:cols w:space="708"/>
          <w:docGrid w:linePitch="360"/>
        </w:sectPr>
      </w:pPr>
    </w:p>
    <w:p w:rsidR="00290E95" w:rsidRPr="00290E95" w:rsidRDefault="00290E95" w:rsidP="00290E95"/>
    <w:p w:rsidR="00290E95" w:rsidRDefault="00290E95" w:rsidP="00290E95">
      <w:pPr>
        <w:tabs>
          <w:tab w:val="left" w:pos="6840"/>
        </w:tabs>
        <w:rPr>
          <w:rFonts w:ascii="Arial" w:hAnsi="Arial" w:cs="Arial"/>
          <w:sz w:val="20"/>
          <w:szCs w:val="20"/>
        </w:rPr>
      </w:pPr>
      <w:r>
        <w:rPr>
          <w:rFonts w:ascii="Arial" w:hAnsi="Arial" w:cs="Arial"/>
          <w:sz w:val="20"/>
          <w:szCs w:val="20"/>
        </w:rPr>
        <w:tab/>
      </w:r>
    </w:p>
    <w:p w:rsidR="00A71F4B" w:rsidRDefault="00A71F4B" w:rsidP="006C5284">
      <w:pPr>
        <w:rPr>
          <w:rFonts w:ascii="Arial" w:hAnsi="Arial" w:cs="Arial"/>
          <w:sz w:val="20"/>
          <w:szCs w:val="20"/>
        </w:rPr>
      </w:pPr>
      <w:r>
        <w:rPr>
          <w:rFonts w:ascii="Arial" w:hAnsi="Arial" w:cs="Arial"/>
          <w:sz w:val="20"/>
          <w:szCs w:val="20"/>
        </w:rPr>
        <w:t>The chapter focuses on the distinction between ‘rare bre</w:t>
      </w:r>
      <w:r w:rsidR="00322F7E">
        <w:rPr>
          <w:rFonts w:ascii="Arial" w:hAnsi="Arial" w:cs="Arial"/>
          <w:sz w:val="20"/>
          <w:szCs w:val="20"/>
        </w:rPr>
        <w:t xml:space="preserve">eds’ and FAnGR more generally. </w:t>
      </w:r>
      <w:r>
        <w:rPr>
          <w:rFonts w:ascii="Arial" w:hAnsi="Arial" w:cs="Arial"/>
          <w:sz w:val="20"/>
          <w:szCs w:val="20"/>
        </w:rPr>
        <w:t xml:space="preserve">Highlighting the links between FAnGR and the sustainable intensification (SI) agenda, we discuss the prioritisation of efficiency objectives in the food system (and associated supply chains) over culture and heritage values.  Drawing on the latter, we link this example to the case of rare breeds which </w:t>
      </w:r>
      <w:r w:rsidR="00032C4A">
        <w:rPr>
          <w:rFonts w:ascii="Arial" w:hAnsi="Arial" w:cs="Arial"/>
          <w:sz w:val="20"/>
          <w:szCs w:val="20"/>
        </w:rPr>
        <w:t xml:space="preserve">often </w:t>
      </w:r>
      <w:r>
        <w:rPr>
          <w:rFonts w:ascii="Arial" w:hAnsi="Arial" w:cs="Arial"/>
          <w:sz w:val="20"/>
          <w:szCs w:val="20"/>
        </w:rPr>
        <w:t>possess attributes of value not lin</w:t>
      </w:r>
      <w:r w:rsidR="00032C4A">
        <w:rPr>
          <w:rFonts w:ascii="Arial" w:hAnsi="Arial" w:cs="Arial"/>
          <w:sz w:val="20"/>
          <w:szCs w:val="20"/>
        </w:rPr>
        <w:t xml:space="preserve">ked to production efficiency.  </w:t>
      </w:r>
      <w:r w:rsidR="00DE5CCC">
        <w:rPr>
          <w:rFonts w:ascii="Arial" w:hAnsi="Arial" w:cs="Arial"/>
          <w:sz w:val="20"/>
          <w:szCs w:val="20"/>
        </w:rPr>
        <w:t xml:space="preserve">The chapter concludes with wider discussion concerning three </w:t>
      </w:r>
      <w:r w:rsidR="00442DD8">
        <w:rPr>
          <w:rFonts w:ascii="Arial" w:hAnsi="Arial" w:cs="Arial"/>
          <w:sz w:val="20"/>
          <w:szCs w:val="20"/>
        </w:rPr>
        <w:t>potential</w:t>
      </w:r>
      <w:r w:rsidR="00DE5CCC">
        <w:rPr>
          <w:rFonts w:ascii="Arial" w:hAnsi="Arial" w:cs="Arial"/>
          <w:sz w:val="20"/>
          <w:szCs w:val="20"/>
        </w:rPr>
        <w:t xml:space="preserve"> threats to rare breeds; SI, climate change and disease events.  But opportunities</w:t>
      </w:r>
      <w:r w:rsidR="00442DD8">
        <w:rPr>
          <w:rFonts w:ascii="Arial" w:hAnsi="Arial" w:cs="Arial"/>
          <w:sz w:val="20"/>
          <w:szCs w:val="20"/>
        </w:rPr>
        <w:t xml:space="preserve"> for</w:t>
      </w:r>
      <w:r w:rsidR="00DE5CCC">
        <w:rPr>
          <w:rFonts w:ascii="Arial" w:hAnsi="Arial" w:cs="Arial"/>
          <w:sz w:val="20"/>
          <w:szCs w:val="20"/>
        </w:rPr>
        <w:t xml:space="preserve"> rare breeds, in the form of new </w:t>
      </w:r>
      <w:r w:rsidR="00442DD8">
        <w:rPr>
          <w:rFonts w:ascii="Arial" w:hAnsi="Arial" w:cs="Arial"/>
          <w:sz w:val="20"/>
          <w:szCs w:val="20"/>
        </w:rPr>
        <w:t xml:space="preserve">production </w:t>
      </w:r>
      <w:r w:rsidR="00DE5CCC">
        <w:rPr>
          <w:rFonts w:ascii="Arial" w:hAnsi="Arial" w:cs="Arial"/>
          <w:sz w:val="20"/>
          <w:szCs w:val="20"/>
        </w:rPr>
        <w:t>and market opportunities, are also</w:t>
      </w:r>
      <w:r w:rsidR="00442DD8">
        <w:rPr>
          <w:rFonts w:ascii="Arial" w:hAnsi="Arial" w:cs="Arial"/>
          <w:sz w:val="20"/>
          <w:szCs w:val="20"/>
        </w:rPr>
        <w:t xml:space="preserve"> discussed in the form of these three issues.  </w:t>
      </w:r>
      <w:r w:rsidR="00DE5CCC">
        <w:rPr>
          <w:rFonts w:ascii="Arial" w:hAnsi="Arial" w:cs="Arial"/>
          <w:sz w:val="20"/>
          <w:szCs w:val="20"/>
        </w:rPr>
        <w:t xml:space="preserve">     </w:t>
      </w:r>
    </w:p>
    <w:p w:rsidR="00322F7E" w:rsidRDefault="00322F7E" w:rsidP="006C5284">
      <w:pPr>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B41D2F">
        <w:rPr>
          <w:rFonts w:ascii="Arial" w:hAnsi="Arial" w:cs="Arial"/>
          <w:sz w:val="20"/>
          <w:szCs w:val="20"/>
        </w:rPr>
        <w:t xml:space="preserve"> </w:t>
      </w:r>
      <w:r w:rsidR="00D721F9">
        <w:rPr>
          <w:rFonts w:ascii="Arial" w:hAnsi="Arial" w:cs="Arial"/>
          <w:sz w:val="20"/>
          <w:szCs w:val="20"/>
        </w:rPr>
        <w:t xml:space="preserve">Review chapter </w:t>
      </w:r>
    </w:p>
    <w:p w:rsidR="00322F7E" w:rsidRDefault="00322F7E" w:rsidP="006C5284">
      <w:pPr>
        <w:rPr>
          <w:rFonts w:ascii="Arial" w:hAnsi="Arial" w:cs="Arial"/>
          <w:sz w:val="20"/>
          <w:szCs w:val="20"/>
        </w:rPr>
      </w:pPr>
      <w:r>
        <w:rPr>
          <w:rFonts w:ascii="Arial" w:hAnsi="Arial" w:cs="Arial"/>
          <w:sz w:val="20"/>
          <w:szCs w:val="20"/>
        </w:rPr>
        <w:t>Completeness:</w:t>
      </w:r>
      <w:r w:rsidR="00B41D2F">
        <w:rPr>
          <w:rFonts w:ascii="Arial" w:hAnsi="Arial" w:cs="Arial"/>
          <w:sz w:val="20"/>
          <w:szCs w:val="20"/>
        </w:rPr>
        <w:t xml:space="preserve">  90%</w:t>
      </w:r>
      <w:r>
        <w:rPr>
          <w:rFonts w:ascii="Arial" w:hAnsi="Arial" w:cs="Arial"/>
          <w:sz w:val="20"/>
          <w:szCs w:val="20"/>
        </w:rPr>
        <w:t xml:space="preserve"> </w:t>
      </w:r>
    </w:p>
    <w:p w:rsidR="00322F7E" w:rsidRPr="00032C4A"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June 2017</w:t>
      </w:r>
    </w:p>
    <w:p w:rsidR="00CC0AAB" w:rsidRDefault="00125767" w:rsidP="006C5284">
      <w:pPr>
        <w:pStyle w:val="Heading1"/>
      </w:pPr>
      <w:bookmarkStart w:id="23" w:name="_Toc503689859"/>
      <w:r w:rsidRPr="00125767">
        <w:t>Contracts for supplying Farm Animal Genetic Resources (FAnGR) conservation services in Romania</w:t>
      </w:r>
      <w:bookmarkEnd w:id="23"/>
    </w:p>
    <w:p w:rsidR="00032C4A" w:rsidRDefault="00032C4A" w:rsidP="006C5284">
      <w:pPr>
        <w:pStyle w:val="ListParagraph"/>
        <w:ind w:left="0"/>
        <w:rPr>
          <w:rFonts w:ascii="Arial" w:hAnsi="Arial" w:cs="Arial"/>
          <w:sz w:val="20"/>
          <w:szCs w:val="20"/>
        </w:rPr>
      </w:pPr>
      <w:r>
        <w:rPr>
          <w:rFonts w:ascii="Arial" w:hAnsi="Arial" w:cs="Arial"/>
          <w:sz w:val="20"/>
          <w:szCs w:val="20"/>
        </w:rPr>
        <w:t>The chapter</w:t>
      </w:r>
      <w:r w:rsidRPr="00F87AA6">
        <w:rPr>
          <w:rFonts w:ascii="Arial" w:hAnsi="Arial" w:cs="Arial"/>
          <w:sz w:val="20"/>
          <w:szCs w:val="20"/>
        </w:rPr>
        <w:t xml:space="preserve"> explores the barriers to participate in rare breed conservation programmes for farmers in small scale systems in Romania.  We use a choice experiment (CE) to determine attributes of a conservation contract </w:t>
      </w:r>
      <w:r w:rsidR="009F7C99">
        <w:rPr>
          <w:rFonts w:ascii="Arial" w:hAnsi="Arial" w:cs="Arial"/>
          <w:sz w:val="20"/>
          <w:szCs w:val="20"/>
        </w:rPr>
        <w:t>that</w:t>
      </w:r>
      <w:r w:rsidRPr="00F87AA6">
        <w:rPr>
          <w:rFonts w:ascii="Arial" w:hAnsi="Arial" w:cs="Arial"/>
          <w:sz w:val="20"/>
          <w:szCs w:val="20"/>
        </w:rPr>
        <w:t xml:space="preserve"> may be less or more desirable from a farmer perspective whilst also measuring WTA conservation subsides.  The former are used to inform </w:t>
      </w:r>
      <w:r w:rsidR="009F7C99">
        <w:rPr>
          <w:rFonts w:ascii="Arial" w:hAnsi="Arial" w:cs="Arial"/>
          <w:sz w:val="20"/>
          <w:szCs w:val="20"/>
        </w:rPr>
        <w:t xml:space="preserve">the </w:t>
      </w:r>
      <w:r w:rsidRPr="00F87AA6">
        <w:rPr>
          <w:rFonts w:ascii="Arial" w:hAnsi="Arial" w:cs="Arial"/>
          <w:sz w:val="20"/>
          <w:szCs w:val="20"/>
        </w:rPr>
        <w:t xml:space="preserve">design of </w:t>
      </w:r>
      <w:r w:rsidR="009F7C99">
        <w:rPr>
          <w:rFonts w:ascii="Arial" w:hAnsi="Arial" w:cs="Arial"/>
          <w:sz w:val="20"/>
          <w:szCs w:val="20"/>
        </w:rPr>
        <w:t>contracts</w:t>
      </w:r>
      <w:r w:rsidRPr="00F87AA6">
        <w:rPr>
          <w:rFonts w:ascii="Arial" w:hAnsi="Arial" w:cs="Arial"/>
          <w:sz w:val="20"/>
          <w:szCs w:val="20"/>
        </w:rPr>
        <w:t xml:space="preserve"> whilst the latter are contrasted with subsidy payment rates (Euro/head livestock/year) proposed by the EU for keeping rare breeds.   </w:t>
      </w:r>
      <w:r>
        <w:rPr>
          <w:rFonts w:ascii="Arial" w:hAnsi="Arial" w:cs="Arial"/>
          <w:sz w:val="20"/>
          <w:szCs w:val="20"/>
        </w:rPr>
        <w:t xml:space="preserve">We </w:t>
      </w:r>
      <w:r w:rsidR="009F7C99">
        <w:rPr>
          <w:rFonts w:ascii="Arial" w:hAnsi="Arial" w:cs="Arial"/>
          <w:sz w:val="20"/>
          <w:szCs w:val="20"/>
        </w:rPr>
        <w:t xml:space="preserve">outline the </w:t>
      </w:r>
      <w:r w:rsidR="009F7C99" w:rsidRPr="00F87AA6">
        <w:rPr>
          <w:rFonts w:ascii="Arial" w:hAnsi="Arial" w:cs="Arial"/>
          <w:sz w:val="20"/>
          <w:szCs w:val="20"/>
        </w:rPr>
        <w:t xml:space="preserve">probability of contractual enrolment among </w:t>
      </w:r>
      <w:r w:rsidR="009F7C99">
        <w:rPr>
          <w:rFonts w:ascii="Arial" w:hAnsi="Arial" w:cs="Arial"/>
          <w:sz w:val="20"/>
          <w:szCs w:val="20"/>
        </w:rPr>
        <w:t xml:space="preserve">different farmer groups and suggest options for improving farmer uptake.  </w:t>
      </w:r>
      <w:r w:rsidRPr="00F87AA6">
        <w:rPr>
          <w:rFonts w:ascii="Arial" w:hAnsi="Arial" w:cs="Arial"/>
          <w:sz w:val="20"/>
          <w:szCs w:val="20"/>
        </w:rPr>
        <w:t xml:space="preserve"> </w:t>
      </w:r>
      <w:r w:rsidR="00FA4199">
        <w:rPr>
          <w:rFonts w:ascii="Arial" w:hAnsi="Arial" w:cs="Arial"/>
          <w:sz w:val="20"/>
          <w:szCs w:val="20"/>
        </w:rPr>
        <w:t>The chapter discusses</w:t>
      </w:r>
      <w:r>
        <w:rPr>
          <w:rFonts w:ascii="Arial" w:hAnsi="Arial" w:cs="Arial"/>
          <w:sz w:val="20"/>
          <w:szCs w:val="20"/>
        </w:rPr>
        <w:t xml:space="preserve"> the importance of</w:t>
      </w:r>
      <w:r w:rsidR="009F7C99">
        <w:rPr>
          <w:rFonts w:ascii="Arial" w:hAnsi="Arial" w:cs="Arial"/>
          <w:sz w:val="20"/>
          <w:szCs w:val="20"/>
        </w:rPr>
        <w:t xml:space="preserve"> embedding FAnGR conservation in other policy </w:t>
      </w:r>
      <w:r w:rsidR="00FA4199">
        <w:rPr>
          <w:rFonts w:ascii="Arial" w:hAnsi="Arial" w:cs="Arial"/>
          <w:sz w:val="20"/>
          <w:szCs w:val="20"/>
        </w:rPr>
        <w:t>measures</w:t>
      </w:r>
      <w:r w:rsidR="009F7C99">
        <w:rPr>
          <w:rFonts w:ascii="Arial" w:hAnsi="Arial" w:cs="Arial"/>
          <w:sz w:val="20"/>
          <w:szCs w:val="20"/>
        </w:rPr>
        <w:t xml:space="preserve"> linked to wider rural </w:t>
      </w:r>
      <w:r w:rsidR="00FA4199">
        <w:rPr>
          <w:rFonts w:ascii="Arial" w:hAnsi="Arial" w:cs="Arial"/>
          <w:sz w:val="20"/>
          <w:szCs w:val="20"/>
        </w:rPr>
        <w:t xml:space="preserve">development </w:t>
      </w:r>
      <w:r w:rsidR="009F7C99">
        <w:rPr>
          <w:rFonts w:ascii="Arial" w:hAnsi="Arial" w:cs="Arial"/>
          <w:sz w:val="20"/>
          <w:szCs w:val="20"/>
        </w:rPr>
        <w:t xml:space="preserve">policy, such as those targeting preservation of traditional agricultural systems. </w:t>
      </w:r>
    </w:p>
    <w:p w:rsidR="00322F7E" w:rsidRDefault="00322F7E" w:rsidP="006C5284">
      <w:pPr>
        <w:pStyle w:val="ListParagraph"/>
        <w:ind w:left="0"/>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Empirical work</w:t>
      </w:r>
    </w:p>
    <w:p w:rsidR="00322F7E" w:rsidRDefault="00322F7E" w:rsidP="006C5284">
      <w:pPr>
        <w:rPr>
          <w:rFonts w:ascii="Arial" w:hAnsi="Arial" w:cs="Arial"/>
          <w:sz w:val="20"/>
          <w:szCs w:val="20"/>
        </w:rPr>
      </w:pPr>
      <w:r>
        <w:rPr>
          <w:rFonts w:ascii="Arial" w:hAnsi="Arial" w:cs="Arial"/>
          <w:sz w:val="20"/>
          <w:szCs w:val="20"/>
        </w:rPr>
        <w:t xml:space="preserve">Completeness: </w:t>
      </w:r>
      <w:r w:rsidR="00D721F9">
        <w:rPr>
          <w:rFonts w:ascii="Arial" w:hAnsi="Arial" w:cs="Arial"/>
          <w:sz w:val="20"/>
          <w:szCs w:val="20"/>
        </w:rPr>
        <w:t>80%</w:t>
      </w:r>
    </w:p>
    <w:p w:rsidR="00322F7E" w:rsidRPr="009F7C99"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Sept 2017</w:t>
      </w:r>
    </w:p>
    <w:p w:rsidR="00125767" w:rsidRDefault="000164B5" w:rsidP="006C5284">
      <w:pPr>
        <w:pStyle w:val="Heading1"/>
      </w:pPr>
      <w:bookmarkStart w:id="24" w:name="_Toc503689860"/>
      <w:r w:rsidRPr="00A01261">
        <w:lastRenderedPageBreak/>
        <w:t>Economic costs for in-situ conservation of Crop Wild Relatives (CWR) in Zambia: An application of Competitive Tender (CT)</w:t>
      </w:r>
      <w:bookmarkEnd w:id="24"/>
    </w:p>
    <w:p w:rsidR="009F7C99" w:rsidRDefault="009F7C99" w:rsidP="006C5284">
      <w:pPr>
        <w:pStyle w:val="ListParagraph"/>
        <w:ind w:left="0"/>
        <w:rPr>
          <w:rFonts w:ascii="Arial" w:hAnsi="Arial" w:cs="Arial"/>
          <w:sz w:val="20"/>
          <w:szCs w:val="20"/>
        </w:rPr>
      </w:pPr>
      <w:r w:rsidRPr="00154BBE">
        <w:rPr>
          <w:rFonts w:ascii="Arial" w:hAnsi="Arial" w:cs="Arial"/>
          <w:sz w:val="20"/>
          <w:szCs w:val="20"/>
        </w:rPr>
        <w:t>The chapter identifies the lack of robust economic estimates concerning the costs surrounding in-situ CWR conservation.  We discuss the cost implications of using different Area management options (AMOs) for conservation services and how the ‘mix’ of these might lead to fundamentally different conservation outcomes (i.e. species and diversity)</w:t>
      </w:r>
      <w:r>
        <w:rPr>
          <w:rFonts w:ascii="Arial" w:hAnsi="Arial" w:cs="Arial"/>
          <w:sz w:val="20"/>
          <w:szCs w:val="20"/>
        </w:rPr>
        <w:t xml:space="preserve"> and costs</w:t>
      </w:r>
      <w:r w:rsidRPr="00154BBE">
        <w:rPr>
          <w:rFonts w:ascii="Arial" w:hAnsi="Arial" w:cs="Arial"/>
          <w:sz w:val="20"/>
          <w:szCs w:val="20"/>
        </w:rPr>
        <w:t xml:space="preserve">.  The article moves to discuss the </w:t>
      </w:r>
      <w:r w:rsidR="008B1142">
        <w:rPr>
          <w:rFonts w:ascii="Arial" w:hAnsi="Arial" w:cs="Arial"/>
          <w:sz w:val="20"/>
          <w:szCs w:val="20"/>
        </w:rPr>
        <w:t xml:space="preserve">resource requirements </w:t>
      </w:r>
      <w:r w:rsidR="008B1142" w:rsidRPr="00154BBE">
        <w:rPr>
          <w:rFonts w:ascii="Arial" w:hAnsi="Arial" w:cs="Arial"/>
          <w:sz w:val="20"/>
          <w:szCs w:val="20"/>
        </w:rPr>
        <w:t xml:space="preserve">should a national </w:t>
      </w:r>
      <w:r w:rsidR="008B1142" w:rsidRPr="008B1142">
        <w:rPr>
          <w:rFonts w:ascii="Arial" w:hAnsi="Arial" w:cs="Arial"/>
          <w:i/>
          <w:sz w:val="20"/>
          <w:szCs w:val="20"/>
        </w:rPr>
        <w:t>in-situ</w:t>
      </w:r>
      <w:r w:rsidR="008B1142" w:rsidRPr="00154BBE">
        <w:rPr>
          <w:rFonts w:ascii="Arial" w:hAnsi="Arial" w:cs="Arial"/>
          <w:sz w:val="20"/>
          <w:szCs w:val="20"/>
        </w:rPr>
        <w:t xml:space="preserve"> CWR conservation strategy be implemented in Zambia.</w:t>
      </w:r>
      <w:r w:rsidR="008B1142">
        <w:rPr>
          <w:rFonts w:ascii="Arial" w:hAnsi="Arial" w:cs="Arial"/>
          <w:sz w:val="20"/>
          <w:szCs w:val="20"/>
        </w:rPr>
        <w:t xml:space="preserve"> </w:t>
      </w:r>
      <w:r w:rsidRPr="00154BBE">
        <w:rPr>
          <w:rFonts w:ascii="Arial" w:hAnsi="Arial" w:cs="Arial"/>
          <w:sz w:val="20"/>
          <w:szCs w:val="20"/>
        </w:rPr>
        <w:t xml:space="preserve">The article concludes with a summary of </w:t>
      </w:r>
      <w:r w:rsidR="008B1142">
        <w:rPr>
          <w:rFonts w:ascii="Arial" w:hAnsi="Arial" w:cs="Arial"/>
          <w:sz w:val="20"/>
          <w:szCs w:val="20"/>
        </w:rPr>
        <w:t xml:space="preserve">wider </w:t>
      </w:r>
      <w:r w:rsidR="00A9021D">
        <w:rPr>
          <w:rFonts w:ascii="Arial" w:hAnsi="Arial" w:cs="Arial"/>
          <w:sz w:val="20"/>
          <w:szCs w:val="20"/>
        </w:rPr>
        <w:t>deliberation</w:t>
      </w:r>
      <w:r w:rsidRPr="00154BBE">
        <w:rPr>
          <w:rFonts w:ascii="Arial" w:hAnsi="Arial" w:cs="Arial"/>
          <w:sz w:val="20"/>
          <w:szCs w:val="20"/>
        </w:rPr>
        <w:t xml:space="preserve"> </w:t>
      </w:r>
      <w:r w:rsidR="008B1142">
        <w:rPr>
          <w:rFonts w:ascii="Arial" w:hAnsi="Arial" w:cs="Arial"/>
          <w:sz w:val="20"/>
          <w:szCs w:val="20"/>
        </w:rPr>
        <w:t xml:space="preserve">concerning the use of </w:t>
      </w:r>
      <w:r w:rsidRPr="00154BBE">
        <w:rPr>
          <w:rFonts w:ascii="Arial" w:hAnsi="Arial" w:cs="Arial"/>
          <w:sz w:val="20"/>
          <w:szCs w:val="20"/>
        </w:rPr>
        <w:t xml:space="preserve">PES </w:t>
      </w:r>
      <w:r w:rsidR="00C13B3E">
        <w:rPr>
          <w:rFonts w:ascii="Arial" w:hAnsi="Arial" w:cs="Arial"/>
          <w:sz w:val="20"/>
          <w:szCs w:val="20"/>
        </w:rPr>
        <w:t>including</w:t>
      </w:r>
      <w:r w:rsidR="00394C6B">
        <w:rPr>
          <w:rFonts w:ascii="Arial" w:hAnsi="Arial" w:cs="Arial"/>
          <w:sz w:val="20"/>
          <w:szCs w:val="20"/>
        </w:rPr>
        <w:t xml:space="preserve"> equitability</w:t>
      </w:r>
      <w:r w:rsidR="008E7BBC">
        <w:rPr>
          <w:rFonts w:ascii="Arial" w:hAnsi="Arial" w:cs="Arial"/>
          <w:sz w:val="20"/>
          <w:szCs w:val="20"/>
        </w:rPr>
        <w:t xml:space="preserve"> and cost effectiveness</w:t>
      </w:r>
      <w:r w:rsidR="00692BD7">
        <w:rPr>
          <w:rFonts w:ascii="Arial" w:hAnsi="Arial" w:cs="Arial"/>
          <w:sz w:val="20"/>
          <w:szCs w:val="20"/>
        </w:rPr>
        <w:t xml:space="preserve"> considerations.  </w:t>
      </w:r>
    </w:p>
    <w:p w:rsidR="00322F7E" w:rsidRDefault="00322F7E" w:rsidP="006C5284">
      <w:pPr>
        <w:pStyle w:val="ListParagraph"/>
        <w:ind w:left="0"/>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Empirical work</w:t>
      </w:r>
    </w:p>
    <w:p w:rsidR="00322F7E" w:rsidRDefault="00A9021D" w:rsidP="006C5284">
      <w:pPr>
        <w:rPr>
          <w:rFonts w:ascii="Arial" w:hAnsi="Arial" w:cs="Arial"/>
          <w:sz w:val="20"/>
          <w:szCs w:val="20"/>
        </w:rPr>
      </w:pPr>
      <w:r>
        <w:rPr>
          <w:rFonts w:ascii="Arial" w:hAnsi="Arial" w:cs="Arial"/>
          <w:sz w:val="20"/>
          <w:szCs w:val="20"/>
        </w:rPr>
        <w:t>Completeness: 6</w:t>
      </w:r>
      <w:r w:rsidR="00D721F9">
        <w:rPr>
          <w:rFonts w:ascii="Arial" w:hAnsi="Arial" w:cs="Arial"/>
          <w:sz w:val="20"/>
          <w:szCs w:val="20"/>
        </w:rPr>
        <w:t>0%</w:t>
      </w:r>
    </w:p>
    <w:p w:rsidR="00322F7E" w:rsidRPr="00C13B3E"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November 2017</w:t>
      </w:r>
    </w:p>
    <w:p w:rsidR="000164B5" w:rsidRDefault="000164B5" w:rsidP="006C5284">
      <w:pPr>
        <w:pStyle w:val="Heading1"/>
      </w:pPr>
      <w:bookmarkStart w:id="25" w:name="_Toc503689861"/>
      <w:r>
        <w:t>Developing a prioritisation metric for conserving cattle native breeds at risk (NBAR) in the UK</w:t>
      </w:r>
      <w:bookmarkEnd w:id="25"/>
    </w:p>
    <w:p w:rsidR="00BF36DF" w:rsidRDefault="00C13B3E" w:rsidP="006C5284">
      <w:pPr>
        <w:pStyle w:val="ListParagraph"/>
        <w:ind w:left="0"/>
        <w:rPr>
          <w:rFonts w:ascii="Arial" w:hAnsi="Arial" w:cs="Arial"/>
          <w:sz w:val="20"/>
          <w:szCs w:val="20"/>
        </w:rPr>
      </w:pPr>
      <w:r w:rsidRPr="00154BBE">
        <w:rPr>
          <w:rFonts w:ascii="Arial" w:hAnsi="Arial" w:cs="Arial"/>
          <w:sz w:val="20"/>
          <w:szCs w:val="20"/>
        </w:rPr>
        <w:t xml:space="preserve">Prioritisation measures and indicators currently developed </w:t>
      </w:r>
      <w:r>
        <w:rPr>
          <w:rFonts w:ascii="Arial" w:hAnsi="Arial" w:cs="Arial"/>
          <w:sz w:val="20"/>
          <w:szCs w:val="20"/>
        </w:rPr>
        <w:t xml:space="preserve">to inform FAnGR conservation planning </w:t>
      </w:r>
      <w:r w:rsidRPr="00154BBE">
        <w:rPr>
          <w:rFonts w:ascii="Arial" w:hAnsi="Arial" w:cs="Arial"/>
          <w:sz w:val="20"/>
          <w:szCs w:val="20"/>
        </w:rPr>
        <w:t>are too data intensive and specific. Consequently, there has been low/no uptake of th</w:t>
      </w:r>
      <w:r>
        <w:rPr>
          <w:rFonts w:ascii="Arial" w:hAnsi="Arial" w:cs="Arial"/>
          <w:sz w:val="20"/>
          <w:szCs w:val="20"/>
        </w:rPr>
        <w:t>ese indicators by governments or</w:t>
      </w:r>
      <w:r w:rsidRPr="00154BBE">
        <w:rPr>
          <w:rFonts w:ascii="Arial" w:hAnsi="Arial" w:cs="Arial"/>
          <w:sz w:val="20"/>
          <w:szCs w:val="20"/>
        </w:rPr>
        <w:t xml:space="preserve"> NGO’s to inform thei</w:t>
      </w:r>
      <w:r>
        <w:rPr>
          <w:rFonts w:ascii="Arial" w:hAnsi="Arial" w:cs="Arial"/>
          <w:sz w:val="20"/>
          <w:szCs w:val="20"/>
        </w:rPr>
        <w:t xml:space="preserve">r conservation efforts.  </w:t>
      </w:r>
      <w:r w:rsidR="004245E2">
        <w:rPr>
          <w:rFonts w:ascii="Arial" w:hAnsi="Arial" w:cs="Arial"/>
          <w:sz w:val="20"/>
          <w:szCs w:val="20"/>
        </w:rPr>
        <w:t>Using multi-criteria decision analysis</w:t>
      </w:r>
      <w:r w:rsidR="00322F7E">
        <w:rPr>
          <w:rFonts w:ascii="Arial" w:hAnsi="Arial" w:cs="Arial"/>
          <w:sz w:val="20"/>
          <w:szCs w:val="20"/>
        </w:rPr>
        <w:t xml:space="preserve"> (MCDA)</w:t>
      </w:r>
      <w:r w:rsidR="004245E2">
        <w:rPr>
          <w:rFonts w:ascii="Arial" w:hAnsi="Arial" w:cs="Arial"/>
          <w:sz w:val="20"/>
          <w:szCs w:val="20"/>
        </w:rPr>
        <w:t xml:space="preserve"> we hope to demonstrate the benefits of </w:t>
      </w:r>
      <w:r w:rsidR="007721BC" w:rsidRPr="007721BC">
        <w:rPr>
          <w:rFonts w:ascii="Arial" w:hAnsi="Arial" w:cs="Arial"/>
          <w:sz w:val="20"/>
          <w:szCs w:val="20"/>
        </w:rPr>
        <w:t>developing more comprehensive policy support tools to improve genetic</w:t>
      </w:r>
      <w:r w:rsidR="007721BC">
        <w:rPr>
          <w:rFonts w:ascii="Arial" w:hAnsi="Arial" w:cs="Arial"/>
          <w:sz w:val="20"/>
          <w:szCs w:val="20"/>
        </w:rPr>
        <w:t xml:space="preserve"> resources</w:t>
      </w:r>
      <w:r w:rsidR="007721BC" w:rsidRPr="007721BC">
        <w:rPr>
          <w:rFonts w:ascii="Arial" w:hAnsi="Arial" w:cs="Arial"/>
          <w:sz w:val="20"/>
          <w:szCs w:val="20"/>
        </w:rPr>
        <w:t xml:space="preserve"> conservation</w:t>
      </w:r>
      <w:r w:rsidR="007721BC">
        <w:rPr>
          <w:rFonts w:ascii="Arial" w:hAnsi="Arial" w:cs="Arial"/>
          <w:sz w:val="20"/>
          <w:szCs w:val="20"/>
        </w:rPr>
        <w:t>, using UK cattle NBAR as a case study.  The MCDA will consider</w:t>
      </w:r>
      <w:r>
        <w:rPr>
          <w:rFonts w:ascii="Arial" w:hAnsi="Arial" w:cs="Arial"/>
          <w:sz w:val="20"/>
          <w:szCs w:val="20"/>
        </w:rPr>
        <w:t xml:space="preserve"> a </w:t>
      </w:r>
      <w:r w:rsidR="007721BC">
        <w:rPr>
          <w:rFonts w:ascii="Arial" w:hAnsi="Arial" w:cs="Arial"/>
          <w:sz w:val="20"/>
          <w:szCs w:val="20"/>
        </w:rPr>
        <w:t xml:space="preserve">set of </w:t>
      </w:r>
      <w:r>
        <w:rPr>
          <w:rFonts w:ascii="Arial" w:hAnsi="Arial" w:cs="Arial"/>
          <w:sz w:val="20"/>
          <w:szCs w:val="20"/>
        </w:rPr>
        <w:t xml:space="preserve">holistic </w:t>
      </w:r>
      <w:r w:rsidR="007721BC">
        <w:rPr>
          <w:rFonts w:ascii="Arial" w:hAnsi="Arial" w:cs="Arial"/>
          <w:sz w:val="20"/>
          <w:szCs w:val="20"/>
        </w:rPr>
        <w:t xml:space="preserve">criteria including </w:t>
      </w:r>
      <w:r>
        <w:rPr>
          <w:rFonts w:ascii="Arial" w:hAnsi="Arial" w:cs="Arial"/>
          <w:sz w:val="20"/>
          <w:szCs w:val="20"/>
        </w:rPr>
        <w:t>diversity</w:t>
      </w:r>
      <w:r w:rsidR="007721BC">
        <w:rPr>
          <w:rFonts w:ascii="Arial" w:hAnsi="Arial" w:cs="Arial"/>
          <w:sz w:val="20"/>
          <w:szCs w:val="20"/>
        </w:rPr>
        <w:t>, utility and endangerment</w:t>
      </w:r>
      <w:r>
        <w:rPr>
          <w:rFonts w:ascii="Arial" w:hAnsi="Arial" w:cs="Arial"/>
          <w:sz w:val="20"/>
          <w:szCs w:val="20"/>
        </w:rPr>
        <w:t xml:space="preserve"> to </w:t>
      </w:r>
      <w:r w:rsidR="007721BC">
        <w:rPr>
          <w:rFonts w:ascii="Arial" w:hAnsi="Arial" w:cs="Arial"/>
          <w:sz w:val="20"/>
          <w:szCs w:val="20"/>
        </w:rPr>
        <w:t xml:space="preserve">inform decision making and the use of incentives to support NBAR.  The chapter will discuss some concerns raised by participants to a recent workshop, organised by SRUC, discussing the use of indicators for NBAR conservation.  These concerns explicitly related to </w:t>
      </w:r>
      <w:r w:rsidR="00BF36DF">
        <w:rPr>
          <w:rFonts w:ascii="Arial" w:hAnsi="Arial" w:cs="Arial"/>
          <w:sz w:val="20"/>
          <w:szCs w:val="20"/>
        </w:rPr>
        <w:t xml:space="preserve">how such metrics might be used, the potential for misuse and the need for improved communication between NBAR stakeholders and government.  </w:t>
      </w:r>
    </w:p>
    <w:p w:rsidR="00C13B3E" w:rsidRDefault="00C13B3E" w:rsidP="006C5284">
      <w:pPr>
        <w:pStyle w:val="Firstparagraph"/>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Methodological contribution </w:t>
      </w:r>
    </w:p>
    <w:p w:rsidR="00322F7E" w:rsidRDefault="00322F7E" w:rsidP="006C5284">
      <w:pPr>
        <w:rPr>
          <w:rFonts w:ascii="Arial" w:hAnsi="Arial" w:cs="Arial"/>
          <w:sz w:val="20"/>
          <w:szCs w:val="20"/>
        </w:rPr>
      </w:pPr>
      <w:r>
        <w:rPr>
          <w:rFonts w:ascii="Arial" w:hAnsi="Arial" w:cs="Arial"/>
          <w:sz w:val="20"/>
          <w:szCs w:val="20"/>
        </w:rPr>
        <w:t xml:space="preserve">Completeness: </w:t>
      </w:r>
      <w:r w:rsidR="00692BD7">
        <w:rPr>
          <w:rFonts w:ascii="Arial" w:hAnsi="Arial" w:cs="Arial"/>
          <w:sz w:val="20"/>
          <w:szCs w:val="20"/>
        </w:rPr>
        <w:t>3</w:t>
      </w:r>
      <w:r w:rsidR="00D721F9">
        <w:rPr>
          <w:rFonts w:ascii="Arial" w:hAnsi="Arial" w:cs="Arial"/>
          <w:sz w:val="20"/>
          <w:szCs w:val="20"/>
        </w:rPr>
        <w:t>0%</w:t>
      </w:r>
    </w:p>
    <w:p w:rsidR="00322F7E" w:rsidRPr="00322F7E"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February 2018</w:t>
      </w:r>
      <w:r w:rsidR="005C424B">
        <w:rPr>
          <w:rStyle w:val="FootnoteReference"/>
          <w:rFonts w:ascii="Arial" w:hAnsi="Arial" w:cs="Arial"/>
          <w:sz w:val="20"/>
          <w:szCs w:val="20"/>
        </w:rPr>
        <w:fldChar w:fldCharType="begin" w:fldLock="1"/>
      </w:r>
      <w:r w:rsidR="003E6071">
        <w:rPr>
          <w:rFonts w:ascii="Arial" w:hAnsi="Arial" w:cs="Arial"/>
          <w:sz w:val="20"/>
          <w:szCs w:val="20"/>
        </w:rPr>
        <w:instrText>ADDIN CSL_CITATION { "citationItems" : [ { "id" : "ITEM-1", "itemData" : { "ISSN" : "0921-8009", "author" : [ { "dropping-particle" : "", "family" : "Hoyos", "given" : "David", "non-dropping-particle" : "", "parse-names" : false, "suffix" : "" } ], "container-title" : "Ecological economics", "id" : "ITEM-1", "issue" : "8", "issued" : { "date-parts" : [ [ "2010" ] ] }, "page" : "1595-1603", "publisher" : "Elsevier", "title" : "The state of the art of environmental valuation with discrete choice experiments", "type" : "article-journal", "volume" : "69" }, "uris" : [ "http://www.mendeley.com/documents/?uuid=f82d8e0a-667c-4507-a3ba-0bb23144ca33" ] } ], "mendeley" : { "formattedCitation" : "(Hoyos, 2010)", "plainTextFormattedCitation" : "(Hoyos, 2010)", "previouslyFormattedCitation" : "(Hoyos, 2010)" }, "properties" : { "noteIndex" : 0 }, "schema" : "https://github.com/citation-style-language/schema/raw/master/csl-citation.json" }</w:instrText>
      </w:r>
      <w:r w:rsidR="005C424B">
        <w:rPr>
          <w:rStyle w:val="FootnoteReference"/>
          <w:rFonts w:ascii="Arial" w:hAnsi="Arial" w:cs="Arial"/>
          <w:sz w:val="20"/>
          <w:szCs w:val="20"/>
        </w:rPr>
        <w:fldChar w:fldCharType="separate"/>
      </w:r>
      <w:r w:rsidR="00A856CA" w:rsidRPr="00A856CA">
        <w:rPr>
          <w:rFonts w:ascii="Arial" w:hAnsi="Arial" w:cs="Arial"/>
          <w:noProof/>
          <w:sz w:val="20"/>
          <w:szCs w:val="20"/>
        </w:rPr>
        <w:t>(</w:t>
      </w:r>
      <w:proofErr w:type="spellStart"/>
      <w:r w:rsidR="00A856CA" w:rsidRPr="00A856CA">
        <w:rPr>
          <w:rFonts w:ascii="Arial" w:hAnsi="Arial" w:cs="Arial"/>
          <w:noProof/>
          <w:sz w:val="20"/>
          <w:szCs w:val="20"/>
        </w:rPr>
        <w:t>Hoyos</w:t>
      </w:r>
      <w:proofErr w:type="spellEnd"/>
      <w:r w:rsidR="00A856CA" w:rsidRPr="00A856CA">
        <w:rPr>
          <w:rFonts w:ascii="Arial" w:hAnsi="Arial" w:cs="Arial"/>
          <w:noProof/>
          <w:sz w:val="20"/>
          <w:szCs w:val="20"/>
        </w:rPr>
        <w:t>, 2010)</w:t>
      </w:r>
      <w:r w:rsidR="005C424B">
        <w:rPr>
          <w:rStyle w:val="FootnoteReference"/>
          <w:rFonts w:ascii="Arial" w:hAnsi="Arial" w:cs="Arial"/>
          <w:sz w:val="20"/>
          <w:szCs w:val="20"/>
        </w:rPr>
        <w:fldChar w:fldCharType="end"/>
      </w:r>
      <w:r w:rsidR="005C424B" w:rsidRPr="00322F7E">
        <w:rPr>
          <w:rFonts w:ascii="Arial" w:hAnsi="Arial" w:cs="Arial"/>
          <w:sz w:val="20"/>
          <w:szCs w:val="20"/>
        </w:rPr>
        <w:t xml:space="preserve"> </w:t>
      </w:r>
    </w:p>
    <w:p w:rsidR="000164B5" w:rsidRDefault="000164B5" w:rsidP="009251F4">
      <w:pPr>
        <w:pStyle w:val="Heading1"/>
        <w:jc w:val="left"/>
      </w:pPr>
      <w:bookmarkStart w:id="26" w:name="_Toc503689862"/>
      <w:r>
        <w:lastRenderedPageBreak/>
        <w:t>Conclusion and recommendation</w:t>
      </w:r>
      <w:r w:rsidR="00D60E4E">
        <w:t>s</w:t>
      </w:r>
      <w:bookmarkEnd w:id="26"/>
    </w:p>
    <w:p w:rsidR="009251F4" w:rsidRDefault="009251F4" w:rsidP="009251F4">
      <w:pPr>
        <w:pStyle w:val="Firstparagraph"/>
      </w:pPr>
    </w:p>
    <w:p w:rsidR="009251F4" w:rsidRDefault="009251F4" w:rsidP="009251F4">
      <w:pPr>
        <w:pStyle w:val="Heading2"/>
      </w:pPr>
      <w:r>
        <w:t>Conclusions</w:t>
      </w:r>
    </w:p>
    <w:p w:rsidR="009251F4" w:rsidRDefault="009251F4" w:rsidP="009251F4"/>
    <w:p w:rsidR="009251F4" w:rsidRDefault="009251F4" w:rsidP="009251F4"/>
    <w:p w:rsidR="009251F4" w:rsidRPr="009251F4" w:rsidRDefault="009251F4" w:rsidP="009251F4">
      <w:pPr>
        <w:pStyle w:val="Heading2"/>
      </w:pPr>
      <w:r>
        <w:t xml:space="preserve">Recommendations </w:t>
      </w:r>
    </w:p>
    <w:p w:rsidR="009251F4" w:rsidRDefault="009251F4" w:rsidP="009251F4"/>
    <w:p w:rsidR="009251F4" w:rsidRDefault="009251F4" w:rsidP="009251F4">
      <w:pPr>
        <w:pStyle w:val="Heading2"/>
      </w:pPr>
      <w:r>
        <w:t xml:space="preserve">Further work </w:t>
      </w:r>
    </w:p>
    <w:p w:rsidR="009251F4" w:rsidRDefault="009251F4" w:rsidP="009251F4"/>
    <w:p w:rsidR="009251F4" w:rsidRPr="009251F4" w:rsidRDefault="009251F4" w:rsidP="009251F4">
      <w:pPr>
        <w:pStyle w:val="Heading2"/>
      </w:pPr>
      <w:r>
        <w:t xml:space="preserve">Challenges for the future </w:t>
      </w:r>
    </w:p>
    <w:p w:rsidR="002B32F3" w:rsidRDefault="002B32F3" w:rsidP="002B32F3">
      <w:pPr>
        <w:pStyle w:val="NoSpacing"/>
      </w:pPr>
    </w:p>
    <w:p w:rsidR="00290E95" w:rsidRDefault="00290E95" w:rsidP="00290E95">
      <w:bookmarkStart w:id="27" w:name="_Toc503689863"/>
    </w:p>
    <w:p w:rsidR="000164B5" w:rsidRDefault="000164B5" w:rsidP="00290E95">
      <w:pPr>
        <w:pStyle w:val="Heading1"/>
        <w:numPr>
          <w:ilvl w:val="0"/>
          <w:numId w:val="0"/>
        </w:numPr>
        <w:jc w:val="left"/>
      </w:pPr>
      <w:r>
        <w:t>References</w:t>
      </w:r>
      <w:bookmarkEnd w:id="27"/>
      <w:r>
        <w:t xml:space="preserve"> </w:t>
      </w:r>
    </w:p>
    <w:p w:rsidR="002B32F3" w:rsidRPr="002B32F3" w:rsidRDefault="002B32F3" w:rsidP="00290E95">
      <w:pPr>
        <w:pStyle w:val="Firstparagraph"/>
      </w:pPr>
    </w:p>
    <w:p w:rsidR="000164B5" w:rsidRPr="000164B5" w:rsidRDefault="000164B5" w:rsidP="00290E95">
      <w:pPr>
        <w:pStyle w:val="Heading1"/>
        <w:numPr>
          <w:ilvl w:val="0"/>
          <w:numId w:val="0"/>
        </w:numPr>
        <w:jc w:val="left"/>
      </w:pPr>
      <w:bookmarkStart w:id="28" w:name="_Toc503689864"/>
      <w:r>
        <w:t>Appendix</w:t>
      </w:r>
      <w:bookmarkEnd w:id="28"/>
    </w:p>
    <w:sectPr w:rsidR="000164B5" w:rsidRPr="000164B5" w:rsidSect="00ED5AC8">
      <w:headerReference w:type="default" r:id="rId28"/>
      <w:pgSz w:w="11906" w:h="16838" w:code="9"/>
      <w:pgMar w:top="1134" w:right="1418" w:bottom="2268" w:left="2268"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Warwick Wainwright" w:date="2018-06-20T14:58:00Z" w:initials="WW">
    <w:p w:rsidR="00940350" w:rsidRDefault="00940350">
      <w:pPr>
        <w:pStyle w:val="CommentText"/>
      </w:pPr>
      <w:r>
        <w:rPr>
          <w:rStyle w:val="CommentReference"/>
        </w:rPr>
        <w:annotationRef/>
      </w:r>
      <w:r>
        <w:t xml:space="preserve">Something like this but how many breeds contribute to </w:t>
      </w:r>
      <w:r w:rsidR="00CB0293">
        <w:t>majority of our production (or farm animals) + how many crop varieties (or crop species) contribute to the majority of our production.</w:t>
      </w:r>
    </w:p>
    <w:p w:rsidR="00CB0293" w:rsidRDefault="00CB0293">
      <w:pPr>
        <w:pStyle w:val="CommentText"/>
      </w:pPr>
    </w:p>
    <w:p w:rsidR="00CB0293" w:rsidRDefault="00CB0293">
      <w:pPr>
        <w:pStyle w:val="CommentText"/>
      </w:pPr>
      <w:r>
        <w:t>A feedback to suggest how we can feedback more diversity?</w:t>
      </w:r>
    </w:p>
    <w:p w:rsidR="00653F81" w:rsidRDefault="00653F81">
      <w:pPr>
        <w:pStyle w:val="CommentText"/>
      </w:pPr>
    </w:p>
    <w:p w:rsidR="00653F81" w:rsidRDefault="00653F81">
      <w:pPr>
        <w:pStyle w:val="CommentText"/>
      </w:pPr>
      <w:r>
        <w:t>The Ghana gold infographic used may also provide some useful ideas for how to construct infographic…..</w:t>
      </w:r>
    </w:p>
  </w:comment>
  <w:comment w:id="4" w:author="Warwick Wainwright" w:date="2018-01-15T18:13:00Z" w:initials="WW">
    <w:p w:rsidR="00BC36D6" w:rsidRDefault="00BC36D6">
      <w:pPr>
        <w:pStyle w:val="CommentText"/>
      </w:pPr>
      <w:r>
        <w:rPr>
          <w:rStyle w:val="CommentReference"/>
        </w:rPr>
        <w:annotationRef/>
      </w:r>
      <w:r>
        <w:t>2) Your statement of topic and focus 3) Your vision and motivation for the research, and how you locate it within broader work 4) Your choice of research setting and overall data collection strategy 5) How your thesis is structured</w:t>
      </w:r>
    </w:p>
    <w:p w:rsidR="00BC36D6" w:rsidRDefault="00BC36D6">
      <w:pPr>
        <w:pStyle w:val="CommentText"/>
      </w:pPr>
    </w:p>
    <w:p w:rsidR="00BC36D6" w:rsidRDefault="00BC36D6">
      <w:pPr>
        <w:pStyle w:val="CommentText"/>
      </w:pPr>
      <w:r>
        <w:t>The point of the introduction is to answer the question: What is this thesis about? You answer that question in four ways, by explaining 1. Why you have chosen this topic rather than any other, e.g. because it has been neglected or because it is much discussed but not properly or fully 2. Why this topic interests you 3. The kinds of research approach or academic discipline you will use 4. Your research questions or problems</w:t>
      </w:r>
    </w:p>
  </w:comment>
  <w:comment w:id="7" w:author="Warwick Wainwright" w:date="2018-06-19T14:34:00Z" w:initials="WW">
    <w:p w:rsidR="00BC36D6" w:rsidRDefault="00BC36D6">
      <w:pPr>
        <w:pStyle w:val="CommentText"/>
      </w:pPr>
      <w:r>
        <w:rPr>
          <w:rStyle w:val="CommentReference"/>
        </w:rPr>
        <w:annotationRef/>
      </w:r>
      <w:r>
        <w:rPr>
          <w:rStyle w:val="CommentReference"/>
        </w:rPr>
        <w:t>Do we have global data for this?</w:t>
      </w:r>
    </w:p>
  </w:comment>
  <w:comment w:id="8" w:author="Warwick Wainwright" w:date="2018-06-20T16:50:00Z" w:initials="WW">
    <w:p w:rsidR="00934DE5" w:rsidRDefault="00934DE5">
      <w:pPr>
        <w:pStyle w:val="CommentText"/>
      </w:pPr>
      <w:r>
        <w:rPr>
          <w:rStyle w:val="CommentReference"/>
        </w:rPr>
        <w:annotationRef/>
      </w:r>
      <w:r>
        <w:t xml:space="preserve">Ensuring “tipping points” are not exceeded in agro-ecosystems through intensification  is crucial and </w:t>
      </w:r>
      <w:r>
        <w:fldChar w:fldCharType="begin" w:fldLock="1"/>
      </w:r>
      <w:r>
        <w:instrText>ADDIN CSL_CITATION { "citationItems" : [ { "id" : "ITEM-1", "itemData" : { "DOI" : "10.1017/S1355770X05002640", "ISSN" : "1469-4395", "author" : [ { "dropping-particle" : "", "family" : "Drucker", "given" : "Adam G", "non-dropping-particle" : "", "parse-names" : false, "suffix" : "" } ], "container-title" : "Environment and Development Economics", "id" : "ITEM-1", "issue" : "1", "issued" : { "date-parts" : [ [ "2006" ] ] }, "page" : "77-94", "publisher" : "Cambridge University Press", "title" : "An application of the use of safe minimum standards in the conservation of livestock biodiversity", "type" : "article-journal", "volume" : "11" }, "uris" : [ "http://www.mendeley.com/documents/?uuid=199de83e-9110-4067-b167-e5e831575ab8" ] } ], "mendeley" : { "formattedCitation" : "(Drucker, 2006)", "plainTextFormattedCitation" : "(Drucker, 2006)", "previouslyFormattedCitation" : "(Drucker, 2006)" }, "properties" : { "noteIndex" : 0 }, "schema" : "https://github.com/citation-style-language/schema/raw/master/csl-citation.json" }</w:instrText>
      </w:r>
      <w:r>
        <w:fldChar w:fldCharType="separate"/>
      </w:r>
      <w:r>
        <w:rPr>
          <w:noProof/>
        </w:rPr>
        <w:t>Drucker</w:t>
      </w:r>
      <w:r w:rsidRPr="001B47F6">
        <w:rPr>
          <w:noProof/>
        </w:rPr>
        <w:t xml:space="preserve"> </w:t>
      </w:r>
      <w:r>
        <w:rPr>
          <w:noProof/>
        </w:rPr>
        <w:t>(</w:t>
      </w:r>
      <w:r w:rsidRPr="001B47F6">
        <w:rPr>
          <w:noProof/>
        </w:rPr>
        <w:t>2006)</w:t>
      </w:r>
      <w:r>
        <w:fldChar w:fldCharType="end"/>
      </w:r>
      <w:r>
        <w:t xml:space="preserve"> introduces the concept of safe minimum standards for managing and conserving farm animal and plant genetic resources for agriculture.  Indeed, some ecosystem services may be closer to “tipping points” or “planetary boundaries” than others, most notably though not exclusively genetic diversity </w:t>
      </w:r>
      <w:r>
        <w:fldChar w:fldCharType="begin" w:fldLock="1"/>
      </w:r>
      <w:r>
        <w:instrText>ADDIN CSL_CITATION { "citationItems" : [ { "id" : "ITEM-1", "itemData" : { "ISSN" : "0036-8075", "author" : [ { "dropping-particle" : "", "family" : "Steffen", "given" : "Will", "non-dropping-particle" : "", "parse-names" : false, "suffix" : "" }, { "dropping-particle" : "", "family" : "Richardson", "given" : "Katherine", "non-dropping-particle" : "", "parse-names" : false, "suffix" : "" }, { "dropping-particle" : "", "family" : "Rockstr\u00f6m", "given" : "Johan", "non-dropping-particle" : "", "parse-names" : false, "suffix" : "" }, { "dropping-particle" : "", "family" : "Cornell", "given" : "Sarah E", "non-dropping-particle" : "", "parse-names" : false, "suffix" : "" }, { "dropping-particle" : "", "family" : "Fetzer", "given" : "Ingo", "non-dropping-particle" : "", "parse-names" : false, "suffix" : "" }, { "dropping-particle" : "", "family" : "Bennett", "given" : "Elena M", "non-dropping-particle" : "", "parse-names" : false, "suffix" : "" }, { "dropping-particle" : "", "family" : "Biggs", "given" : "Reinette", "non-dropping-particle" : "", "parse-names" : false, "suffix" : "" }, { "dropping-particle" : "", "family" : "Carpenter", "given" : "Stephen R", "non-dropping-particle" : "", "parse-names" : false, "suffix" : "" }, { "dropping-particle" : "", "family" : "Vries", "given" : "Wim", "non-dropping-particle" : "De", "parse-names" : false, "suffix" : "" }, { "dropping-particle" : "", "family" : "Wit", "given" : "Cynthia A", "non-dropping-particle" : "de", "parse-names" : false, "suffix" : "" } ], "container-title" : "Science", "id" : "ITEM-1", "issue" : "6223", "issued" : { "date-parts" : [ [ "2015" ] ] }, "page" : "1259855", "publisher" : "American Association for the Advancement of Science", "title" : "Planetary boundaries: Guiding human development on a changing planet", "type" : "article-journal", "volume" : "347" }, "uris" : [ "http://www.mendeley.com/documents/?uuid=f35a3ce6-3ff8-4786-a1af-57c5bd828840" ] } ], "mendeley" : { "formattedCitation" : "(Steffen et al., 2015)", "plainTextFormattedCitation" : "(Steffen et al., 2015)", "previouslyFormattedCitation" : "(Steffen et al., 2015)" }, "properties" : { "noteIndex" : 0 }, "schema" : "https://github.com/citation-style-language/schema/raw/master/csl-citation.json" }</w:instrText>
      </w:r>
      <w:r>
        <w:fldChar w:fldCharType="separate"/>
      </w:r>
      <w:r w:rsidRPr="00840FBA">
        <w:rPr>
          <w:noProof/>
        </w:rPr>
        <w:t>(Steffen et al., 2015)</w:t>
      </w:r>
      <w:r>
        <w:fldChar w:fldCharType="end"/>
      </w:r>
      <w:r>
        <w:t>.</w:t>
      </w:r>
    </w:p>
  </w:comment>
  <w:comment w:id="10" w:author="Warwick Wainwright" w:date="2018-06-20T15:15:00Z" w:initials="WW">
    <w:p w:rsidR="00411A92" w:rsidRDefault="00411A92" w:rsidP="00411A92">
      <w:pPr>
        <w:pStyle w:val="CommentText"/>
      </w:pPr>
      <w:r>
        <w:rPr>
          <w:rStyle w:val="CommentReference"/>
        </w:rPr>
        <w:annotationRef/>
      </w:r>
      <w:r>
        <w:t xml:space="preserve">This is </w:t>
      </w:r>
      <w:proofErr w:type="gramStart"/>
      <w:r>
        <w:t>better  written</w:t>
      </w:r>
      <w:proofErr w:type="gramEnd"/>
      <w:r>
        <w:t xml:space="preserve"> elsewhere. </w:t>
      </w:r>
    </w:p>
  </w:comment>
  <w:comment w:id="11" w:author="Warwick Wainwright" w:date="2018-05-24T14:51:00Z" w:initials="WW">
    <w:p w:rsidR="00BC36D6" w:rsidRDefault="00BC36D6">
      <w:pPr>
        <w:pStyle w:val="CommentText"/>
      </w:pPr>
      <w:r>
        <w:rPr>
          <w:rStyle w:val="CommentReference"/>
        </w:rPr>
        <w:annotationRef/>
      </w:r>
      <w:r>
        <w:t>Updated by FAO 2017 paper.</w:t>
      </w:r>
    </w:p>
  </w:comment>
  <w:comment w:id="12" w:author="Warwick Wainwright" w:date="2018-05-24T15:00:00Z" w:initials="WW">
    <w:p w:rsidR="00BC36D6" w:rsidRDefault="00BC36D6">
      <w:pPr>
        <w:pStyle w:val="CommentText"/>
      </w:pPr>
      <w:r>
        <w:rPr>
          <w:rStyle w:val="CommentReference"/>
        </w:rPr>
        <w:annotationRef/>
      </w:r>
      <w:r>
        <w:t>Ref to Wayne Powell’s article?</w:t>
      </w:r>
    </w:p>
  </w:comment>
  <w:comment w:id="13" w:author="Warwick Wainwright" w:date="2018-05-24T14:58:00Z" w:initials="WW">
    <w:p w:rsidR="00BC36D6" w:rsidRDefault="00BC36D6">
      <w:pPr>
        <w:pStyle w:val="CommentText"/>
      </w:pPr>
      <w:r>
        <w:rPr>
          <w:rStyle w:val="CommentReference"/>
        </w:rPr>
        <w:annotationRef/>
      </w:r>
      <w:r>
        <w:t xml:space="preserve">Update ref. </w:t>
      </w:r>
    </w:p>
  </w:comment>
  <w:comment w:id="16" w:author="Warwick Wainwright" w:date="2018-05-24T16:37:00Z" w:initials="WW">
    <w:p w:rsidR="00BC36D6" w:rsidRDefault="00BC36D6">
      <w:pPr>
        <w:pStyle w:val="CommentText"/>
      </w:pPr>
      <w:r>
        <w:rPr>
          <w:rStyle w:val="CommentReference"/>
        </w:rPr>
        <w:annotationRef/>
      </w:r>
      <w:r>
        <w:t>??</w:t>
      </w:r>
    </w:p>
  </w:comment>
  <w:comment w:id="17" w:author="Warwick Wainwright" w:date="2018-04-28T20:01:00Z" w:initials="WW">
    <w:p w:rsidR="00BC36D6" w:rsidRDefault="00BC36D6">
      <w:pPr>
        <w:pStyle w:val="CommentText"/>
      </w:pPr>
      <w:r>
        <w:rPr>
          <w:rStyle w:val="CommentReference"/>
        </w:rPr>
        <w:annotationRef/>
      </w:r>
      <w:r>
        <w:t>Need to mention Natural Capital here?</w:t>
      </w:r>
    </w:p>
  </w:comment>
  <w:comment w:id="18" w:author="Warwick Wainwright" w:date="2018-05-24T17:05:00Z" w:initials="WW">
    <w:p w:rsidR="00BC36D6" w:rsidRDefault="00BC36D6">
      <w:pPr>
        <w:pStyle w:val="CommentText"/>
      </w:pPr>
      <w:r>
        <w:rPr>
          <w:rStyle w:val="CommentReference"/>
        </w:rPr>
        <w:annotationRef/>
      </w:r>
      <w:r>
        <w:t xml:space="preserve">This is </w:t>
      </w:r>
      <w:proofErr w:type="gramStart"/>
      <w:r>
        <w:t>better  written</w:t>
      </w:r>
      <w:proofErr w:type="gramEnd"/>
      <w:r>
        <w:t xml:space="preserve"> elsewhere. </w:t>
      </w:r>
    </w:p>
  </w:comment>
  <w:comment w:id="20" w:author="Warwick Wainwright" w:date="2018-05-24T17:57:00Z" w:initials="WW">
    <w:p w:rsidR="00BC36D6" w:rsidRDefault="00BC36D6">
      <w:pPr>
        <w:pStyle w:val="CommentText"/>
      </w:pPr>
      <w:r>
        <w:rPr>
          <w:rStyle w:val="CommentReference"/>
        </w:rPr>
        <w:annotationRef/>
      </w:r>
      <w:r>
        <w:t>SCHEMATIC OF HOW THE CHAPTERS LIN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0EE9" w:rsidRDefault="00130EE9">
      <w:pPr>
        <w:spacing w:line="240" w:lineRule="auto"/>
      </w:pPr>
      <w:r>
        <w:separator/>
      </w:r>
    </w:p>
  </w:endnote>
  <w:endnote w:type="continuationSeparator" w:id="0">
    <w:p w:rsidR="00130EE9" w:rsidRDefault="00130E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MinionPro-Regular">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6D6" w:rsidRDefault="00BC36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BC36D6" w:rsidRDefault="00BC36D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17313"/>
      <w:docPartObj>
        <w:docPartGallery w:val="Page Numbers (Bottom of Page)"/>
        <w:docPartUnique/>
      </w:docPartObj>
    </w:sdtPr>
    <w:sdtEndPr>
      <w:rPr>
        <w:noProof/>
      </w:rPr>
    </w:sdtEndPr>
    <w:sdtContent>
      <w:p w:rsidR="00BC36D6" w:rsidRDefault="00BC36D6">
        <w:pPr>
          <w:pStyle w:val="Footer"/>
          <w:jc w:val="center"/>
        </w:pPr>
        <w:r>
          <w:fldChar w:fldCharType="begin"/>
        </w:r>
        <w:r>
          <w:instrText xml:space="preserve"> PAGE   \* MERGEFORMAT </w:instrText>
        </w:r>
        <w:r>
          <w:fldChar w:fldCharType="separate"/>
        </w:r>
        <w:r w:rsidR="00456CAF">
          <w:rPr>
            <w:noProof/>
          </w:rPr>
          <w:t>1</w:t>
        </w:r>
        <w:r>
          <w:rPr>
            <w:noProof/>
          </w:rPr>
          <w:fldChar w:fldCharType="end"/>
        </w:r>
      </w:p>
    </w:sdtContent>
  </w:sdt>
  <w:p w:rsidR="00BC36D6" w:rsidRDefault="00BC36D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BC36D6" w:rsidRDefault="00BC36D6">
        <w:pPr>
          <w:pStyle w:val="Footer"/>
          <w:jc w:val="center"/>
        </w:pPr>
        <w:r>
          <w:fldChar w:fldCharType="begin"/>
        </w:r>
        <w:r>
          <w:instrText xml:space="preserve"> PAGE   \* MERGEFORMAT </w:instrText>
        </w:r>
        <w:r>
          <w:fldChar w:fldCharType="separate"/>
        </w:r>
        <w:r w:rsidR="00171D71">
          <w:rPr>
            <w:noProof/>
          </w:rPr>
          <w:t>17</w:t>
        </w:r>
        <w:r>
          <w:rPr>
            <w:noProof/>
          </w:rPr>
          <w:fldChar w:fldCharType="end"/>
        </w:r>
      </w:p>
    </w:sdtContent>
  </w:sdt>
  <w:p w:rsidR="00BC36D6" w:rsidRDefault="00BC36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0EE9" w:rsidRDefault="00130EE9">
      <w:pPr>
        <w:spacing w:line="240" w:lineRule="auto"/>
      </w:pPr>
      <w:r>
        <w:separator/>
      </w:r>
    </w:p>
  </w:footnote>
  <w:footnote w:type="continuationSeparator" w:id="0">
    <w:p w:rsidR="00130EE9" w:rsidRDefault="00130EE9">
      <w:pPr>
        <w:spacing w:line="240" w:lineRule="auto"/>
      </w:pPr>
      <w:r>
        <w:continuationSeparator/>
      </w:r>
    </w:p>
  </w:footnote>
  <w:footnote w:id="1">
    <w:p w:rsidR="00BC36D6" w:rsidRDefault="00BC36D6" w:rsidP="00FB44E3">
      <w:pPr>
        <w:pStyle w:val="FootnoteText"/>
      </w:pPr>
      <w:r>
        <w:rPr>
          <w:rStyle w:val="FootnoteReference"/>
        </w:rPr>
        <w:footnoteRef/>
      </w:r>
      <w:r>
        <w:t xml:space="preserve"> Note, the definition of a breed is contested, but in its simplest form refers to a recognised group of interbreeding animals of a given species, usually of fairly uniform appearance </w:t>
      </w:r>
      <w:r>
        <w:fldChar w:fldCharType="begin" w:fldLock="1"/>
      </w:r>
      <w:r>
        <w:instrText>ADDIN CSL_CITATION { "citationItems" : [ { "id" : "ITEM-1", "itemData" : { "author" : [ { "dropping-particle" : "", "family" : "Rajasekharan", "given" : "P E", "non-dropping-particle" : "", "parse-names" : false, "suffix" : "" } ], "container-title" : "Plant biology and biotechnology", "id" : "ITEM-1", "issued" : { "date-parts" : [ [ "2015" ] ] }, "page" : "445-459", "publisher" : "Springer", "title" : "Gene banking for ex situ conservation of plant genetic resources", "type" : "chapter" }, "uris" : [ "http://www.mendeley.com/documents/?uuid=b137f840-d2f5-488d-a2ab-9d39d8c79c81" ] } ], "mendeley" : { "formattedCitation" : "(Rajasekharan, 2015)", "plainTextFormattedCitation" : "(Rajasekharan, 2015)", "previouslyFormattedCitation" : "(Rajasekharan, 2015)" }, "properties" : { "noteIndex" : 0 }, "schema" : "https://github.com/citation-style-language/schema/raw/master/csl-citation.json" }</w:instrText>
      </w:r>
      <w:r>
        <w:fldChar w:fldCharType="separate"/>
      </w:r>
      <w:r w:rsidRPr="00A856CA">
        <w:rPr>
          <w:noProof/>
        </w:rPr>
        <w:t>(Rajasekharan, 2015)</w:t>
      </w:r>
      <w:r>
        <w:fldChar w:fldCharType="end"/>
      </w:r>
    </w:p>
  </w:footnote>
  <w:footnote w:id="2">
    <w:p w:rsidR="00BC36D6" w:rsidRDefault="00BC36D6">
      <w:pPr>
        <w:pStyle w:val="FootnoteText"/>
      </w:pPr>
      <w:r>
        <w:rPr>
          <w:rStyle w:val="FootnoteReference"/>
        </w:rPr>
        <w:footnoteRef/>
      </w:r>
      <w:r>
        <w:t xml:space="preserve"> Within breed diversity refers to the genetic difference of animals in the same breed.  Between breed diversity refers to the genetic difference between animals of different breeds. </w:t>
      </w:r>
    </w:p>
  </w:footnote>
  <w:footnote w:id="3">
    <w:p w:rsidR="00BC36D6" w:rsidRDefault="00BC36D6">
      <w:pPr>
        <w:pStyle w:val="FootnoteText"/>
      </w:pPr>
      <w:r>
        <w:rPr>
          <w:rStyle w:val="FootnoteReference"/>
        </w:rPr>
        <w:footnoteRef/>
      </w:r>
      <w:r>
        <w:t xml:space="preserve"> Use value refers to direct consumption of a resource while non-use (or passive use) values encompass option, bequest existence and cultural values (</w:t>
      </w:r>
      <w:r w:rsidRPr="00692D18">
        <w:rPr>
          <w:highlight w:val="yellow"/>
        </w:rPr>
        <w:t>see x</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6D6" w:rsidRDefault="00BC36D6" w:rsidP="00D60E4E">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6D6" w:rsidRDefault="00BC36D6" w:rsidP="00D60E4E">
    <w:pPr>
      <w:pStyle w:val="Header"/>
      <w:jc w:val="right"/>
    </w:pPr>
    <w:r>
      <w:t>Chapter 1: 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6D6" w:rsidRDefault="00BC36D6"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6D6" w:rsidRDefault="00BC36D6"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6D6" w:rsidRDefault="00BC36D6"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6D6" w:rsidRDefault="00BC36D6"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6D6" w:rsidRDefault="00BC36D6" w:rsidP="00D60E4E">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6D6" w:rsidRDefault="00BC36D6" w:rsidP="00D60E4E">
    <w:pPr>
      <w:pStyle w:val="Header"/>
      <w:jc w:val="right"/>
    </w:pPr>
    <w:r>
      <w:t>Chapter 2: Something</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6D6" w:rsidRDefault="00BC36D6" w:rsidP="00D60E4E">
    <w:pPr>
      <w:pStyle w:val="Header"/>
      <w:jc w:val="right"/>
    </w:pPr>
    <w:r>
      <w:t>Chapter 2: Institu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0823A2E"/>
    <w:multiLevelType w:val="hybridMultilevel"/>
    <w:tmpl w:val="E3F27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0DD51C8"/>
    <w:multiLevelType w:val="hybridMultilevel"/>
    <w:tmpl w:val="72964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E25936"/>
    <w:multiLevelType w:val="hybridMultilevel"/>
    <w:tmpl w:val="D7009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A10414D"/>
    <w:multiLevelType w:val="hybridMultilevel"/>
    <w:tmpl w:val="8910A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CCF01B9"/>
    <w:multiLevelType w:val="hybridMultilevel"/>
    <w:tmpl w:val="6F302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1A40612"/>
    <w:multiLevelType w:val="hybridMultilevel"/>
    <w:tmpl w:val="EEA85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41F109D"/>
    <w:multiLevelType w:val="hybridMultilevel"/>
    <w:tmpl w:val="8D2E8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7B40321"/>
    <w:multiLevelType w:val="hybridMultilevel"/>
    <w:tmpl w:val="2F901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9">
    <w:nsid w:val="2E216637"/>
    <w:multiLevelType w:val="hybridMultilevel"/>
    <w:tmpl w:val="8D8A9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195249C"/>
    <w:multiLevelType w:val="hybridMultilevel"/>
    <w:tmpl w:val="E54EA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609140A"/>
    <w:multiLevelType w:val="hybridMultilevel"/>
    <w:tmpl w:val="B014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24">
    <w:nsid w:val="4DA91E6A"/>
    <w:multiLevelType w:val="hybridMultilevel"/>
    <w:tmpl w:val="EADE0ADE"/>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25">
    <w:nsid w:val="53BF11E2"/>
    <w:multiLevelType w:val="hybridMultilevel"/>
    <w:tmpl w:val="DB12F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014853"/>
    <w:multiLevelType w:val="hybridMultilevel"/>
    <w:tmpl w:val="B11E5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F6C7427"/>
    <w:multiLevelType w:val="multilevel"/>
    <w:tmpl w:val="DC1222C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61BF35EA"/>
    <w:multiLevelType w:val="hybridMultilevel"/>
    <w:tmpl w:val="5FD61C8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9">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30">
    <w:nsid w:val="66AC217E"/>
    <w:multiLevelType w:val="hybridMultilevel"/>
    <w:tmpl w:val="4CD05246"/>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31">
    <w:nsid w:val="676B3335"/>
    <w:multiLevelType w:val="hybridMultilevel"/>
    <w:tmpl w:val="2E9A1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3">
    <w:nsid w:val="6FD92788"/>
    <w:multiLevelType w:val="hybridMultilevel"/>
    <w:tmpl w:val="942AB5C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4">
    <w:nsid w:val="70985125"/>
    <w:multiLevelType w:val="hybridMultilevel"/>
    <w:tmpl w:val="9D0A3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26D0B1D"/>
    <w:multiLevelType w:val="hybridMultilevel"/>
    <w:tmpl w:val="A78E8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7152F2C"/>
    <w:multiLevelType w:val="hybridMultilevel"/>
    <w:tmpl w:val="C6B83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27"/>
  </w:num>
  <w:num w:numId="3">
    <w:abstractNumId w:val="32"/>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23"/>
  </w:num>
  <w:num w:numId="15">
    <w:abstractNumId w:val="19"/>
  </w:num>
  <w:num w:numId="16">
    <w:abstractNumId w:val="13"/>
  </w:num>
  <w:num w:numId="17">
    <w:abstractNumId w:val="10"/>
  </w:num>
  <w:num w:numId="18">
    <w:abstractNumId w:val="16"/>
  </w:num>
  <w:num w:numId="19">
    <w:abstractNumId w:val="20"/>
  </w:num>
  <w:num w:numId="20">
    <w:abstractNumId w:val="15"/>
  </w:num>
  <w:num w:numId="21">
    <w:abstractNumId w:val="36"/>
  </w:num>
  <w:num w:numId="22">
    <w:abstractNumId w:val="25"/>
  </w:num>
  <w:num w:numId="23">
    <w:abstractNumId w:val="17"/>
  </w:num>
  <w:num w:numId="24">
    <w:abstractNumId w:val="31"/>
  </w:num>
  <w:num w:numId="25">
    <w:abstractNumId w:val="24"/>
  </w:num>
  <w:num w:numId="26">
    <w:abstractNumId w:val="21"/>
  </w:num>
  <w:num w:numId="27">
    <w:abstractNumId w:val="34"/>
  </w:num>
  <w:num w:numId="28">
    <w:abstractNumId w:val="30"/>
  </w:num>
  <w:num w:numId="29">
    <w:abstractNumId w:val="14"/>
  </w:num>
  <w:num w:numId="30">
    <w:abstractNumId w:val="12"/>
  </w:num>
  <w:num w:numId="31">
    <w:abstractNumId w:val="26"/>
  </w:num>
  <w:num w:numId="32">
    <w:abstractNumId w:val="35"/>
  </w:num>
  <w:num w:numId="33">
    <w:abstractNumId w:val="29"/>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num>
  <w:num w:numId="36">
    <w:abstractNumId w:val="11"/>
  </w:num>
  <w:num w:numId="37">
    <w:abstractNumId w:val="33"/>
  </w:num>
  <w:num w:numId="3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6B95"/>
    <w:rsid w:val="00006F5F"/>
    <w:rsid w:val="00007667"/>
    <w:rsid w:val="00012904"/>
    <w:rsid w:val="000136A3"/>
    <w:rsid w:val="00016311"/>
    <w:rsid w:val="000164B5"/>
    <w:rsid w:val="00016F97"/>
    <w:rsid w:val="00023576"/>
    <w:rsid w:val="0003295E"/>
    <w:rsid w:val="00032C4A"/>
    <w:rsid w:val="00033FFF"/>
    <w:rsid w:val="000343D2"/>
    <w:rsid w:val="00034C03"/>
    <w:rsid w:val="00035335"/>
    <w:rsid w:val="00035733"/>
    <w:rsid w:val="00035A61"/>
    <w:rsid w:val="00040548"/>
    <w:rsid w:val="000409D7"/>
    <w:rsid w:val="00041AEC"/>
    <w:rsid w:val="00042CB6"/>
    <w:rsid w:val="00044CE6"/>
    <w:rsid w:val="0005272E"/>
    <w:rsid w:val="00063B74"/>
    <w:rsid w:val="0007123F"/>
    <w:rsid w:val="00072A36"/>
    <w:rsid w:val="000732E1"/>
    <w:rsid w:val="00073FBC"/>
    <w:rsid w:val="00076C3E"/>
    <w:rsid w:val="00077502"/>
    <w:rsid w:val="00077C38"/>
    <w:rsid w:val="00085FC9"/>
    <w:rsid w:val="000912EF"/>
    <w:rsid w:val="00094DF3"/>
    <w:rsid w:val="00097645"/>
    <w:rsid w:val="000A00BB"/>
    <w:rsid w:val="000A2AB5"/>
    <w:rsid w:val="000A47E1"/>
    <w:rsid w:val="000B0128"/>
    <w:rsid w:val="000B0931"/>
    <w:rsid w:val="000B23DB"/>
    <w:rsid w:val="000B3796"/>
    <w:rsid w:val="000B5025"/>
    <w:rsid w:val="000C04A0"/>
    <w:rsid w:val="000C0D80"/>
    <w:rsid w:val="000C15AC"/>
    <w:rsid w:val="000C1647"/>
    <w:rsid w:val="000C2443"/>
    <w:rsid w:val="000C41EE"/>
    <w:rsid w:val="000C4436"/>
    <w:rsid w:val="000C5ED8"/>
    <w:rsid w:val="000D5C2D"/>
    <w:rsid w:val="000E2E05"/>
    <w:rsid w:val="000E3FEE"/>
    <w:rsid w:val="000E60C8"/>
    <w:rsid w:val="000F1E1D"/>
    <w:rsid w:val="000F32BB"/>
    <w:rsid w:val="000F3A08"/>
    <w:rsid w:val="000F68D9"/>
    <w:rsid w:val="000F6F67"/>
    <w:rsid w:val="00101150"/>
    <w:rsid w:val="0010353D"/>
    <w:rsid w:val="00103681"/>
    <w:rsid w:val="00104A46"/>
    <w:rsid w:val="00104D2B"/>
    <w:rsid w:val="00112332"/>
    <w:rsid w:val="00114391"/>
    <w:rsid w:val="00117A53"/>
    <w:rsid w:val="00125767"/>
    <w:rsid w:val="00127D85"/>
    <w:rsid w:val="00130EE9"/>
    <w:rsid w:val="00135242"/>
    <w:rsid w:val="0013730A"/>
    <w:rsid w:val="00137BC8"/>
    <w:rsid w:val="00140A65"/>
    <w:rsid w:val="001415CF"/>
    <w:rsid w:val="00141C48"/>
    <w:rsid w:val="001469AA"/>
    <w:rsid w:val="00156109"/>
    <w:rsid w:val="001569A4"/>
    <w:rsid w:val="00163B11"/>
    <w:rsid w:val="00167409"/>
    <w:rsid w:val="00171D71"/>
    <w:rsid w:val="00177FF8"/>
    <w:rsid w:val="0018181F"/>
    <w:rsid w:val="00183408"/>
    <w:rsid w:val="00190112"/>
    <w:rsid w:val="00194880"/>
    <w:rsid w:val="0019548E"/>
    <w:rsid w:val="00196C80"/>
    <w:rsid w:val="0019774B"/>
    <w:rsid w:val="001A0D8D"/>
    <w:rsid w:val="001A5913"/>
    <w:rsid w:val="001A647A"/>
    <w:rsid w:val="001B1E4B"/>
    <w:rsid w:val="001B47F6"/>
    <w:rsid w:val="001B5794"/>
    <w:rsid w:val="001B639D"/>
    <w:rsid w:val="001B7911"/>
    <w:rsid w:val="001B7C22"/>
    <w:rsid w:val="001C2A1C"/>
    <w:rsid w:val="001C2E83"/>
    <w:rsid w:val="001C302B"/>
    <w:rsid w:val="001D69F3"/>
    <w:rsid w:val="001D776A"/>
    <w:rsid w:val="001E5538"/>
    <w:rsid w:val="001F5A44"/>
    <w:rsid w:val="002036B7"/>
    <w:rsid w:val="0020659A"/>
    <w:rsid w:val="00207DB9"/>
    <w:rsid w:val="002126A9"/>
    <w:rsid w:val="00213696"/>
    <w:rsid w:val="00213E51"/>
    <w:rsid w:val="00214023"/>
    <w:rsid w:val="00214141"/>
    <w:rsid w:val="00215D62"/>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57FA"/>
    <w:rsid w:val="00245C02"/>
    <w:rsid w:val="002462D0"/>
    <w:rsid w:val="00246AFD"/>
    <w:rsid w:val="00256110"/>
    <w:rsid w:val="002570A0"/>
    <w:rsid w:val="00260869"/>
    <w:rsid w:val="0026284C"/>
    <w:rsid w:val="00263845"/>
    <w:rsid w:val="00271B95"/>
    <w:rsid w:val="002757C2"/>
    <w:rsid w:val="00281CF1"/>
    <w:rsid w:val="00282023"/>
    <w:rsid w:val="00290E95"/>
    <w:rsid w:val="00291DC3"/>
    <w:rsid w:val="00293388"/>
    <w:rsid w:val="00293410"/>
    <w:rsid w:val="002A4A20"/>
    <w:rsid w:val="002A57AB"/>
    <w:rsid w:val="002B1E3F"/>
    <w:rsid w:val="002B32F3"/>
    <w:rsid w:val="002B4C68"/>
    <w:rsid w:val="002B57CD"/>
    <w:rsid w:val="002B68DB"/>
    <w:rsid w:val="002B7E17"/>
    <w:rsid w:val="002C4947"/>
    <w:rsid w:val="002D23B5"/>
    <w:rsid w:val="002D3CCE"/>
    <w:rsid w:val="002E0404"/>
    <w:rsid w:val="002E0DCB"/>
    <w:rsid w:val="002E2588"/>
    <w:rsid w:val="002E648C"/>
    <w:rsid w:val="002E7317"/>
    <w:rsid w:val="002F1A4A"/>
    <w:rsid w:val="002F2522"/>
    <w:rsid w:val="0030185A"/>
    <w:rsid w:val="003060A0"/>
    <w:rsid w:val="00320777"/>
    <w:rsid w:val="00322F7E"/>
    <w:rsid w:val="003258FD"/>
    <w:rsid w:val="00327971"/>
    <w:rsid w:val="003314F5"/>
    <w:rsid w:val="003363CC"/>
    <w:rsid w:val="0033668D"/>
    <w:rsid w:val="00337991"/>
    <w:rsid w:val="00340808"/>
    <w:rsid w:val="00341A98"/>
    <w:rsid w:val="00342B3D"/>
    <w:rsid w:val="00344886"/>
    <w:rsid w:val="0034710D"/>
    <w:rsid w:val="00354ECF"/>
    <w:rsid w:val="003559C6"/>
    <w:rsid w:val="00355D8F"/>
    <w:rsid w:val="00357A88"/>
    <w:rsid w:val="00360225"/>
    <w:rsid w:val="00365A63"/>
    <w:rsid w:val="0037186D"/>
    <w:rsid w:val="00373663"/>
    <w:rsid w:val="00380E94"/>
    <w:rsid w:val="003814B5"/>
    <w:rsid w:val="00390DF8"/>
    <w:rsid w:val="0039442E"/>
    <w:rsid w:val="00394C6B"/>
    <w:rsid w:val="00394D43"/>
    <w:rsid w:val="003A1237"/>
    <w:rsid w:val="003A22A3"/>
    <w:rsid w:val="003A28F9"/>
    <w:rsid w:val="003B3063"/>
    <w:rsid w:val="003B4698"/>
    <w:rsid w:val="003B61AE"/>
    <w:rsid w:val="003B6E23"/>
    <w:rsid w:val="003B796C"/>
    <w:rsid w:val="003C0028"/>
    <w:rsid w:val="003C0193"/>
    <w:rsid w:val="003C0646"/>
    <w:rsid w:val="003C5282"/>
    <w:rsid w:val="003D53F0"/>
    <w:rsid w:val="003E1177"/>
    <w:rsid w:val="003E1C13"/>
    <w:rsid w:val="003E44D4"/>
    <w:rsid w:val="003E6071"/>
    <w:rsid w:val="003F0D28"/>
    <w:rsid w:val="004013D1"/>
    <w:rsid w:val="00404B4A"/>
    <w:rsid w:val="00411760"/>
    <w:rsid w:val="00411A92"/>
    <w:rsid w:val="00411CA7"/>
    <w:rsid w:val="00417886"/>
    <w:rsid w:val="004245E2"/>
    <w:rsid w:val="00424BB1"/>
    <w:rsid w:val="00425DCE"/>
    <w:rsid w:val="00426663"/>
    <w:rsid w:val="00426D91"/>
    <w:rsid w:val="004311C6"/>
    <w:rsid w:val="00432010"/>
    <w:rsid w:val="0043467A"/>
    <w:rsid w:val="00442DD8"/>
    <w:rsid w:val="00444A96"/>
    <w:rsid w:val="00445CE7"/>
    <w:rsid w:val="00445E2C"/>
    <w:rsid w:val="004530AB"/>
    <w:rsid w:val="004543B1"/>
    <w:rsid w:val="00456A78"/>
    <w:rsid w:val="00456CAF"/>
    <w:rsid w:val="004715C0"/>
    <w:rsid w:val="00473C7C"/>
    <w:rsid w:val="004758B1"/>
    <w:rsid w:val="004828C5"/>
    <w:rsid w:val="00483EC0"/>
    <w:rsid w:val="00487D74"/>
    <w:rsid w:val="004928F9"/>
    <w:rsid w:val="004A36DE"/>
    <w:rsid w:val="004A512F"/>
    <w:rsid w:val="004B0A5D"/>
    <w:rsid w:val="004B0B79"/>
    <w:rsid w:val="004B40C7"/>
    <w:rsid w:val="004B6D78"/>
    <w:rsid w:val="004C25C1"/>
    <w:rsid w:val="004D1050"/>
    <w:rsid w:val="004D4025"/>
    <w:rsid w:val="004E0896"/>
    <w:rsid w:val="004E318F"/>
    <w:rsid w:val="004E4A8C"/>
    <w:rsid w:val="004E6789"/>
    <w:rsid w:val="004F14C2"/>
    <w:rsid w:val="004F2912"/>
    <w:rsid w:val="004F2984"/>
    <w:rsid w:val="004F2E42"/>
    <w:rsid w:val="005037D3"/>
    <w:rsid w:val="00503C7B"/>
    <w:rsid w:val="005103B1"/>
    <w:rsid w:val="00511E26"/>
    <w:rsid w:val="005129C5"/>
    <w:rsid w:val="00522C0C"/>
    <w:rsid w:val="005301AE"/>
    <w:rsid w:val="005316A3"/>
    <w:rsid w:val="00532B31"/>
    <w:rsid w:val="005330B0"/>
    <w:rsid w:val="005354C8"/>
    <w:rsid w:val="00536165"/>
    <w:rsid w:val="00540E10"/>
    <w:rsid w:val="005429B2"/>
    <w:rsid w:val="00552EAF"/>
    <w:rsid w:val="00553BA2"/>
    <w:rsid w:val="00556FB2"/>
    <w:rsid w:val="00557455"/>
    <w:rsid w:val="00557A4E"/>
    <w:rsid w:val="00570881"/>
    <w:rsid w:val="00581AA8"/>
    <w:rsid w:val="0058787F"/>
    <w:rsid w:val="00587D64"/>
    <w:rsid w:val="00591B68"/>
    <w:rsid w:val="00595178"/>
    <w:rsid w:val="0059561F"/>
    <w:rsid w:val="005A00AE"/>
    <w:rsid w:val="005A27E6"/>
    <w:rsid w:val="005C1418"/>
    <w:rsid w:val="005C35B4"/>
    <w:rsid w:val="005C424B"/>
    <w:rsid w:val="005C5965"/>
    <w:rsid w:val="005C70E8"/>
    <w:rsid w:val="005D1CB8"/>
    <w:rsid w:val="005D40E0"/>
    <w:rsid w:val="005D4BF4"/>
    <w:rsid w:val="005D57F0"/>
    <w:rsid w:val="005D6836"/>
    <w:rsid w:val="005D7E1A"/>
    <w:rsid w:val="005E086B"/>
    <w:rsid w:val="005E1FAB"/>
    <w:rsid w:val="005E3C7E"/>
    <w:rsid w:val="005F1E74"/>
    <w:rsid w:val="005F3E9C"/>
    <w:rsid w:val="0060219F"/>
    <w:rsid w:val="00604397"/>
    <w:rsid w:val="0060492C"/>
    <w:rsid w:val="00607378"/>
    <w:rsid w:val="006114B4"/>
    <w:rsid w:val="0061202C"/>
    <w:rsid w:val="006126F4"/>
    <w:rsid w:val="0061382D"/>
    <w:rsid w:val="00614A57"/>
    <w:rsid w:val="00614DA3"/>
    <w:rsid w:val="006161EC"/>
    <w:rsid w:val="00620591"/>
    <w:rsid w:val="006243AD"/>
    <w:rsid w:val="006335E7"/>
    <w:rsid w:val="00645940"/>
    <w:rsid w:val="00646E6C"/>
    <w:rsid w:val="00653F81"/>
    <w:rsid w:val="0065682E"/>
    <w:rsid w:val="006648A6"/>
    <w:rsid w:val="006654A1"/>
    <w:rsid w:val="0067108F"/>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A3092"/>
    <w:rsid w:val="006C3943"/>
    <w:rsid w:val="006C412C"/>
    <w:rsid w:val="006C5284"/>
    <w:rsid w:val="006D24C6"/>
    <w:rsid w:val="006D5884"/>
    <w:rsid w:val="006D647F"/>
    <w:rsid w:val="006E084C"/>
    <w:rsid w:val="006E0E0A"/>
    <w:rsid w:val="006F0004"/>
    <w:rsid w:val="006F1307"/>
    <w:rsid w:val="006F3C42"/>
    <w:rsid w:val="006F421E"/>
    <w:rsid w:val="006F7B92"/>
    <w:rsid w:val="00701950"/>
    <w:rsid w:val="00702C59"/>
    <w:rsid w:val="0070348B"/>
    <w:rsid w:val="00704BAC"/>
    <w:rsid w:val="0070579B"/>
    <w:rsid w:val="007061A0"/>
    <w:rsid w:val="0071055D"/>
    <w:rsid w:val="0071251E"/>
    <w:rsid w:val="00714B6B"/>
    <w:rsid w:val="007156A0"/>
    <w:rsid w:val="007305B2"/>
    <w:rsid w:val="00736319"/>
    <w:rsid w:val="007364DB"/>
    <w:rsid w:val="00746117"/>
    <w:rsid w:val="0075033C"/>
    <w:rsid w:val="007521D2"/>
    <w:rsid w:val="00753B5B"/>
    <w:rsid w:val="00754D76"/>
    <w:rsid w:val="00756592"/>
    <w:rsid w:val="00756CA8"/>
    <w:rsid w:val="00756CFE"/>
    <w:rsid w:val="00757E23"/>
    <w:rsid w:val="007618E3"/>
    <w:rsid w:val="00762487"/>
    <w:rsid w:val="00771871"/>
    <w:rsid w:val="007721BC"/>
    <w:rsid w:val="00777843"/>
    <w:rsid w:val="007831C7"/>
    <w:rsid w:val="00786A2F"/>
    <w:rsid w:val="007915DD"/>
    <w:rsid w:val="00793FDA"/>
    <w:rsid w:val="007A0990"/>
    <w:rsid w:val="007A0C39"/>
    <w:rsid w:val="007A2F16"/>
    <w:rsid w:val="007A40A5"/>
    <w:rsid w:val="007A417C"/>
    <w:rsid w:val="007A4C59"/>
    <w:rsid w:val="007A7164"/>
    <w:rsid w:val="007B3274"/>
    <w:rsid w:val="007B7B96"/>
    <w:rsid w:val="007D321D"/>
    <w:rsid w:val="007D3CA5"/>
    <w:rsid w:val="007D7CD9"/>
    <w:rsid w:val="007E23DC"/>
    <w:rsid w:val="007F2369"/>
    <w:rsid w:val="007F3551"/>
    <w:rsid w:val="007F3BC1"/>
    <w:rsid w:val="007F5AD4"/>
    <w:rsid w:val="007F62D0"/>
    <w:rsid w:val="007F6F5B"/>
    <w:rsid w:val="008010D5"/>
    <w:rsid w:val="00802568"/>
    <w:rsid w:val="00804090"/>
    <w:rsid w:val="00804288"/>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FBA"/>
    <w:rsid w:val="0084175F"/>
    <w:rsid w:val="00843D4C"/>
    <w:rsid w:val="008450F8"/>
    <w:rsid w:val="00855160"/>
    <w:rsid w:val="008559BE"/>
    <w:rsid w:val="00870BF5"/>
    <w:rsid w:val="00873194"/>
    <w:rsid w:val="0087490C"/>
    <w:rsid w:val="00876B6D"/>
    <w:rsid w:val="00877494"/>
    <w:rsid w:val="00881938"/>
    <w:rsid w:val="00881C18"/>
    <w:rsid w:val="00883DC8"/>
    <w:rsid w:val="008845EC"/>
    <w:rsid w:val="008902B8"/>
    <w:rsid w:val="008A2D8A"/>
    <w:rsid w:val="008A5420"/>
    <w:rsid w:val="008A58F0"/>
    <w:rsid w:val="008A6E40"/>
    <w:rsid w:val="008B1142"/>
    <w:rsid w:val="008B33C9"/>
    <w:rsid w:val="008C4840"/>
    <w:rsid w:val="008E7BBC"/>
    <w:rsid w:val="008F7323"/>
    <w:rsid w:val="00901BE1"/>
    <w:rsid w:val="00902A73"/>
    <w:rsid w:val="00902DDF"/>
    <w:rsid w:val="00904046"/>
    <w:rsid w:val="00907155"/>
    <w:rsid w:val="0090749B"/>
    <w:rsid w:val="00914F3E"/>
    <w:rsid w:val="009251F4"/>
    <w:rsid w:val="009262FD"/>
    <w:rsid w:val="009278B0"/>
    <w:rsid w:val="00930359"/>
    <w:rsid w:val="009319B7"/>
    <w:rsid w:val="00931C76"/>
    <w:rsid w:val="00934DE5"/>
    <w:rsid w:val="0093638A"/>
    <w:rsid w:val="00940350"/>
    <w:rsid w:val="009403AF"/>
    <w:rsid w:val="00943497"/>
    <w:rsid w:val="00952D8D"/>
    <w:rsid w:val="00954FDD"/>
    <w:rsid w:val="009573FD"/>
    <w:rsid w:val="00957724"/>
    <w:rsid w:val="00957AFD"/>
    <w:rsid w:val="009649B7"/>
    <w:rsid w:val="00971E2F"/>
    <w:rsid w:val="009759F8"/>
    <w:rsid w:val="0098337A"/>
    <w:rsid w:val="00984E4F"/>
    <w:rsid w:val="00987D01"/>
    <w:rsid w:val="00991C06"/>
    <w:rsid w:val="0099253F"/>
    <w:rsid w:val="0099662B"/>
    <w:rsid w:val="009A0764"/>
    <w:rsid w:val="009A35B2"/>
    <w:rsid w:val="009B18DD"/>
    <w:rsid w:val="009B6FE6"/>
    <w:rsid w:val="009C0056"/>
    <w:rsid w:val="009C0359"/>
    <w:rsid w:val="009E0145"/>
    <w:rsid w:val="009E0E0E"/>
    <w:rsid w:val="009E16C3"/>
    <w:rsid w:val="009E6CB1"/>
    <w:rsid w:val="009E7AF0"/>
    <w:rsid w:val="009E7D06"/>
    <w:rsid w:val="009F3BA9"/>
    <w:rsid w:val="009F6325"/>
    <w:rsid w:val="009F7C99"/>
    <w:rsid w:val="00A13458"/>
    <w:rsid w:val="00A139FF"/>
    <w:rsid w:val="00A13C2A"/>
    <w:rsid w:val="00A1441C"/>
    <w:rsid w:val="00A27905"/>
    <w:rsid w:val="00A27B97"/>
    <w:rsid w:val="00A30589"/>
    <w:rsid w:val="00A3404A"/>
    <w:rsid w:val="00A37BBC"/>
    <w:rsid w:val="00A40812"/>
    <w:rsid w:val="00A41661"/>
    <w:rsid w:val="00A41BEE"/>
    <w:rsid w:val="00A44079"/>
    <w:rsid w:val="00A46E8F"/>
    <w:rsid w:val="00A517D8"/>
    <w:rsid w:val="00A5189A"/>
    <w:rsid w:val="00A62FBF"/>
    <w:rsid w:val="00A65552"/>
    <w:rsid w:val="00A70DED"/>
    <w:rsid w:val="00A71F4B"/>
    <w:rsid w:val="00A72FCC"/>
    <w:rsid w:val="00A773D2"/>
    <w:rsid w:val="00A80102"/>
    <w:rsid w:val="00A807D0"/>
    <w:rsid w:val="00A80D92"/>
    <w:rsid w:val="00A856CA"/>
    <w:rsid w:val="00A8758C"/>
    <w:rsid w:val="00A9021D"/>
    <w:rsid w:val="00A9041A"/>
    <w:rsid w:val="00A945CB"/>
    <w:rsid w:val="00AA04A2"/>
    <w:rsid w:val="00AA22EC"/>
    <w:rsid w:val="00AA30FE"/>
    <w:rsid w:val="00AA3E1B"/>
    <w:rsid w:val="00AA48A2"/>
    <w:rsid w:val="00AA7FCD"/>
    <w:rsid w:val="00AB28C6"/>
    <w:rsid w:val="00AC3403"/>
    <w:rsid w:val="00AC3D1B"/>
    <w:rsid w:val="00AD0E30"/>
    <w:rsid w:val="00AE083A"/>
    <w:rsid w:val="00AE089B"/>
    <w:rsid w:val="00AE0EF5"/>
    <w:rsid w:val="00AE2F94"/>
    <w:rsid w:val="00AE32D8"/>
    <w:rsid w:val="00AE348E"/>
    <w:rsid w:val="00AE3FED"/>
    <w:rsid w:val="00AF10EE"/>
    <w:rsid w:val="00AF2081"/>
    <w:rsid w:val="00AF2914"/>
    <w:rsid w:val="00AF5EDF"/>
    <w:rsid w:val="00AF6EE4"/>
    <w:rsid w:val="00B00BF8"/>
    <w:rsid w:val="00B076D3"/>
    <w:rsid w:val="00B07862"/>
    <w:rsid w:val="00B11A9A"/>
    <w:rsid w:val="00B11D3E"/>
    <w:rsid w:val="00B130A5"/>
    <w:rsid w:val="00B17769"/>
    <w:rsid w:val="00B315F3"/>
    <w:rsid w:val="00B346C7"/>
    <w:rsid w:val="00B3649E"/>
    <w:rsid w:val="00B40576"/>
    <w:rsid w:val="00B41D04"/>
    <w:rsid w:val="00B41D2F"/>
    <w:rsid w:val="00B53138"/>
    <w:rsid w:val="00B57E63"/>
    <w:rsid w:val="00B66AE3"/>
    <w:rsid w:val="00B73D75"/>
    <w:rsid w:val="00B815F0"/>
    <w:rsid w:val="00B84C72"/>
    <w:rsid w:val="00B85C31"/>
    <w:rsid w:val="00B919F6"/>
    <w:rsid w:val="00B92719"/>
    <w:rsid w:val="00B92B96"/>
    <w:rsid w:val="00B94BFB"/>
    <w:rsid w:val="00B97F00"/>
    <w:rsid w:val="00BA54E4"/>
    <w:rsid w:val="00BB1920"/>
    <w:rsid w:val="00BB772B"/>
    <w:rsid w:val="00BC36D6"/>
    <w:rsid w:val="00BC419B"/>
    <w:rsid w:val="00BD417F"/>
    <w:rsid w:val="00BD4CDA"/>
    <w:rsid w:val="00BE170D"/>
    <w:rsid w:val="00BE783F"/>
    <w:rsid w:val="00BF36DF"/>
    <w:rsid w:val="00BF57C5"/>
    <w:rsid w:val="00C00747"/>
    <w:rsid w:val="00C02C96"/>
    <w:rsid w:val="00C13A7B"/>
    <w:rsid w:val="00C13B3E"/>
    <w:rsid w:val="00C2079B"/>
    <w:rsid w:val="00C26579"/>
    <w:rsid w:val="00C271E1"/>
    <w:rsid w:val="00C31C30"/>
    <w:rsid w:val="00C346C1"/>
    <w:rsid w:val="00C3726F"/>
    <w:rsid w:val="00C37FD5"/>
    <w:rsid w:val="00C425E1"/>
    <w:rsid w:val="00C453FD"/>
    <w:rsid w:val="00C45EFF"/>
    <w:rsid w:val="00C46748"/>
    <w:rsid w:val="00C505B9"/>
    <w:rsid w:val="00C52FE2"/>
    <w:rsid w:val="00C61041"/>
    <w:rsid w:val="00C610DC"/>
    <w:rsid w:val="00C62137"/>
    <w:rsid w:val="00C67BAC"/>
    <w:rsid w:val="00C70393"/>
    <w:rsid w:val="00C70C47"/>
    <w:rsid w:val="00C758DC"/>
    <w:rsid w:val="00C7697C"/>
    <w:rsid w:val="00C7744C"/>
    <w:rsid w:val="00C80032"/>
    <w:rsid w:val="00C801EC"/>
    <w:rsid w:val="00C815DB"/>
    <w:rsid w:val="00C83ABD"/>
    <w:rsid w:val="00C9585D"/>
    <w:rsid w:val="00CB0293"/>
    <w:rsid w:val="00CB6960"/>
    <w:rsid w:val="00CC0AAB"/>
    <w:rsid w:val="00CC477D"/>
    <w:rsid w:val="00CC5F0F"/>
    <w:rsid w:val="00CC633E"/>
    <w:rsid w:val="00CD0D4D"/>
    <w:rsid w:val="00CD5EBB"/>
    <w:rsid w:val="00CD79B0"/>
    <w:rsid w:val="00CE2B0D"/>
    <w:rsid w:val="00CE6985"/>
    <w:rsid w:val="00CF0E77"/>
    <w:rsid w:val="00CF3277"/>
    <w:rsid w:val="00CF6D5D"/>
    <w:rsid w:val="00D0137A"/>
    <w:rsid w:val="00D05AF6"/>
    <w:rsid w:val="00D1486E"/>
    <w:rsid w:val="00D14ED3"/>
    <w:rsid w:val="00D2043F"/>
    <w:rsid w:val="00D20858"/>
    <w:rsid w:val="00D239FE"/>
    <w:rsid w:val="00D26FCA"/>
    <w:rsid w:val="00D35DDE"/>
    <w:rsid w:val="00D4405D"/>
    <w:rsid w:val="00D471F3"/>
    <w:rsid w:val="00D5100C"/>
    <w:rsid w:val="00D537F3"/>
    <w:rsid w:val="00D54F5F"/>
    <w:rsid w:val="00D55FB3"/>
    <w:rsid w:val="00D56F1E"/>
    <w:rsid w:val="00D60E4E"/>
    <w:rsid w:val="00D64068"/>
    <w:rsid w:val="00D64E91"/>
    <w:rsid w:val="00D70048"/>
    <w:rsid w:val="00D721F9"/>
    <w:rsid w:val="00D7279C"/>
    <w:rsid w:val="00D73600"/>
    <w:rsid w:val="00D742C4"/>
    <w:rsid w:val="00D74CAF"/>
    <w:rsid w:val="00D8035D"/>
    <w:rsid w:val="00D9003D"/>
    <w:rsid w:val="00D91984"/>
    <w:rsid w:val="00D95BCD"/>
    <w:rsid w:val="00D96A64"/>
    <w:rsid w:val="00DA1659"/>
    <w:rsid w:val="00DA4315"/>
    <w:rsid w:val="00DB575F"/>
    <w:rsid w:val="00DC0963"/>
    <w:rsid w:val="00DC19BF"/>
    <w:rsid w:val="00DC1B7C"/>
    <w:rsid w:val="00DC72D9"/>
    <w:rsid w:val="00DD0570"/>
    <w:rsid w:val="00DE3F70"/>
    <w:rsid w:val="00DE5CCC"/>
    <w:rsid w:val="00DF18A1"/>
    <w:rsid w:val="00DF4F32"/>
    <w:rsid w:val="00E03F03"/>
    <w:rsid w:val="00E05767"/>
    <w:rsid w:val="00E06AB1"/>
    <w:rsid w:val="00E07529"/>
    <w:rsid w:val="00E15FC2"/>
    <w:rsid w:val="00E16141"/>
    <w:rsid w:val="00E1675D"/>
    <w:rsid w:val="00E21E84"/>
    <w:rsid w:val="00E268E5"/>
    <w:rsid w:val="00E36E84"/>
    <w:rsid w:val="00E37F01"/>
    <w:rsid w:val="00E45E2B"/>
    <w:rsid w:val="00E47EE4"/>
    <w:rsid w:val="00E51503"/>
    <w:rsid w:val="00E52D44"/>
    <w:rsid w:val="00E531FE"/>
    <w:rsid w:val="00E55FAB"/>
    <w:rsid w:val="00E641F2"/>
    <w:rsid w:val="00E65AE6"/>
    <w:rsid w:val="00E75FE1"/>
    <w:rsid w:val="00E773DB"/>
    <w:rsid w:val="00E84A3A"/>
    <w:rsid w:val="00E862AA"/>
    <w:rsid w:val="00E868CF"/>
    <w:rsid w:val="00E92514"/>
    <w:rsid w:val="00E930D8"/>
    <w:rsid w:val="00E969F9"/>
    <w:rsid w:val="00EA1BB6"/>
    <w:rsid w:val="00EA2DEE"/>
    <w:rsid w:val="00EA514E"/>
    <w:rsid w:val="00EA5155"/>
    <w:rsid w:val="00EC005B"/>
    <w:rsid w:val="00EC383D"/>
    <w:rsid w:val="00EC7564"/>
    <w:rsid w:val="00EC7865"/>
    <w:rsid w:val="00ED0BAF"/>
    <w:rsid w:val="00ED4A5D"/>
    <w:rsid w:val="00ED5AC8"/>
    <w:rsid w:val="00ED672E"/>
    <w:rsid w:val="00ED7509"/>
    <w:rsid w:val="00EE12E8"/>
    <w:rsid w:val="00EE44EF"/>
    <w:rsid w:val="00EE784C"/>
    <w:rsid w:val="00EE792C"/>
    <w:rsid w:val="00EE7F73"/>
    <w:rsid w:val="00EF60F1"/>
    <w:rsid w:val="00EF700A"/>
    <w:rsid w:val="00EF7F8A"/>
    <w:rsid w:val="00F06F54"/>
    <w:rsid w:val="00F13AA2"/>
    <w:rsid w:val="00F15617"/>
    <w:rsid w:val="00F20CC8"/>
    <w:rsid w:val="00F32089"/>
    <w:rsid w:val="00F40F39"/>
    <w:rsid w:val="00F43F29"/>
    <w:rsid w:val="00F44D26"/>
    <w:rsid w:val="00F45CB9"/>
    <w:rsid w:val="00F520B3"/>
    <w:rsid w:val="00F864B2"/>
    <w:rsid w:val="00F865ED"/>
    <w:rsid w:val="00F8735E"/>
    <w:rsid w:val="00F87CBF"/>
    <w:rsid w:val="00F92EFA"/>
    <w:rsid w:val="00FA4199"/>
    <w:rsid w:val="00FA5738"/>
    <w:rsid w:val="00FB2E00"/>
    <w:rsid w:val="00FB44E3"/>
    <w:rsid w:val="00FB6D02"/>
    <w:rsid w:val="00FC023A"/>
    <w:rsid w:val="00FC3BDF"/>
    <w:rsid w:val="00FC6767"/>
    <w:rsid w:val="00FD12D6"/>
    <w:rsid w:val="00FD5420"/>
    <w:rsid w:val="00FD55D4"/>
    <w:rsid w:val="00FD703A"/>
    <w:rsid w:val="00FE0CD0"/>
    <w:rsid w:val="00FE2457"/>
    <w:rsid w:val="00FE40AB"/>
    <w:rsid w:val="00FE5343"/>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semiHidden/>
    <w:unhideWhenUsed/>
    <w:rsid w:val="00B92719"/>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semiHidden/>
    <w:unhideWhenUsed/>
    <w:rsid w:val="00B92719"/>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5.gif"/><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4.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header" Target="header9.xml"/><Relationship Id="rId10" Type="http://schemas.openxmlformats.org/officeDocument/2006/relationships/image" Target="media/image2.png"/><Relationship Id="rId19" Type="http://schemas.openxmlformats.org/officeDocument/2006/relationships/image" Target="media/image3.gi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2110A8-0FDA-4B83-B56F-CF3AB31FB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113</TotalTime>
  <Pages>30</Pages>
  <Words>28282</Words>
  <Characters>161211</Characters>
  <Application>Microsoft Office Word</Application>
  <DocSecurity>0</DocSecurity>
  <Lines>1343</Lines>
  <Paragraphs>378</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89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72</cp:revision>
  <cp:lastPrinted>2018-01-12T16:53:00Z</cp:lastPrinted>
  <dcterms:created xsi:type="dcterms:W3CDTF">2018-05-24T13:39:00Z</dcterms:created>
  <dcterms:modified xsi:type="dcterms:W3CDTF">2018-06-2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ecosystem-services</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